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w:t>
      </w:r>
      <w:r w:rsidR="003C084D">
        <w:rPr>
          <w:rStyle w:val="Strong"/>
          <w:sz w:val="44"/>
          <w:szCs w:val="44"/>
        </w:rPr>
        <w:t>s</w:t>
      </w:r>
      <w:r w:rsidRPr="00400768">
        <w:rPr>
          <w:rStyle w:val="Strong"/>
          <w:sz w:val="44"/>
          <w:szCs w:val="44"/>
        </w:rPr>
        <w:t xml:space="preserve"> </w:t>
      </w:r>
      <w:r w:rsidR="003C084D">
        <w:rPr>
          <w:rStyle w:val="Strong"/>
          <w:sz w:val="44"/>
          <w:szCs w:val="44"/>
        </w:rPr>
        <w:t>in</w:t>
      </w:r>
      <w:r w:rsidRPr="00400768">
        <w:rPr>
          <w:rStyle w:val="Strong"/>
          <w:sz w:val="44"/>
          <w:szCs w:val="44"/>
        </w:rPr>
        <w:t xml:space="preserve">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FF4996"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DC5397" w:rsidP="00D63C04">
      <w:pPr>
        <w:pStyle w:val="NoSpacing"/>
        <w:jc w:val="right"/>
        <w:rPr>
          <w:rStyle w:val="Strong"/>
          <w:b w:val="0"/>
          <w:bCs w:val="0"/>
          <w:szCs w:val="28"/>
        </w:rPr>
      </w:pPr>
      <w:r>
        <w:rPr>
          <w:rStyle w:val="Strong"/>
          <w:b w:val="0"/>
          <w:bCs w:val="0"/>
          <w:szCs w:val="28"/>
        </w:rPr>
        <w:t>February 2018</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DC10FE"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4738990" w:history="1">
        <w:r w:rsidR="00DC10FE" w:rsidRPr="00A55F1E">
          <w:rPr>
            <w:rStyle w:val="Hyperlink"/>
            <w:noProof/>
          </w:rPr>
          <w:t>Introduction</w:t>
        </w:r>
        <w:r w:rsidR="00DC10FE">
          <w:rPr>
            <w:noProof/>
            <w:webHidden/>
          </w:rPr>
          <w:tab/>
        </w:r>
        <w:r w:rsidR="00DC10FE">
          <w:rPr>
            <w:noProof/>
            <w:webHidden/>
          </w:rPr>
          <w:fldChar w:fldCharType="begin"/>
        </w:r>
        <w:r w:rsidR="00DC10FE">
          <w:rPr>
            <w:noProof/>
            <w:webHidden/>
          </w:rPr>
          <w:instrText xml:space="preserve"> PAGEREF _Toc504738990 \h </w:instrText>
        </w:r>
        <w:r w:rsidR="00DC10FE">
          <w:rPr>
            <w:noProof/>
            <w:webHidden/>
          </w:rPr>
        </w:r>
        <w:r w:rsidR="00DC10FE">
          <w:rPr>
            <w:noProof/>
            <w:webHidden/>
          </w:rPr>
          <w:fldChar w:fldCharType="separate"/>
        </w:r>
        <w:r w:rsidR="00DC10FE">
          <w:rPr>
            <w:noProof/>
            <w:webHidden/>
          </w:rPr>
          <w:t>2</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8991" w:history="1">
        <w:r w:rsidR="00DC10FE" w:rsidRPr="00A55F1E">
          <w:rPr>
            <w:rStyle w:val="Hyperlink"/>
            <w:noProof/>
          </w:rPr>
          <w:t>State of the Art</w:t>
        </w:r>
        <w:r w:rsidR="00DC10FE">
          <w:rPr>
            <w:noProof/>
            <w:webHidden/>
          </w:rPr>
          <w:tab/>
        </w:r>
        <w:r w:rsidR="00DC10FE">
          <w:rPr>
            <w:noProof/>
            <w:webHidden/>
          </w:rPr>
          <w:fldChar w:fldCharType="begin"/>
        </w:r>
        <w:r w:rsidR="00DC10FE">
          <w:rPr>
            <w:noProof/>
            <w:webHidden/>
          </w:rPr>
          <w:instrText xml:space="preserve"> PAGEREF _Toc504738991 \h </w:instrText>
        </w:r>
        <w:r w:rsidR="00DC10FE">
          <w:rPr>
            <w:noProof/>
            <w:webHidden/>
          </w:rPr>
        </w:r>
        <w:r w:rsidR="00DC10FE">
          <w:rPr>
            <w:noProof/>
            <w:webHidden/>
          </w:rPr>
          <w:fldChar w:fldCharType="separate"/>
        </w:r>
        <w:r w:rsidR="00DC10FE">
          <w:rPr>
            <w:noProof/>
            <w:webHidden/>
          </w:rPr>
          <w:t>3</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2" w:history="1">
        <w:r w:rsidR="00DC10FE" w:rsidRPr="00A55F1E">
          <w:rPr>
            <w:rStyle w:val="Hyperlink"/>
            <w:noProof/>
          </w:rPr>
          <w:t>Dynamic Amplification in Bridge Codes</w:t>
        </w:r>
        <w:r w:rsidR="00DC10FE">
          <w:rPr>
            <w:noProof/>
            <w:webHidden/>
          </w:rPr>
          <w:tab/>
        </w:r>
        <w:r w:rsidR="00DC10FE">
          <w:rPr>
            <w:noProof/>
            <w:webHidden/>
          </w:rPr>
          <w:fldChar w:fldCharType="begin"/>
        </w:r>
        <w:r w:rsidR="00DC10FE">
          <w:rPr>
            <w:noProof/>
            <w:webHidden/>
          </w:rPr>
          <w:instrText xml:space="preserve"> PAGEREF _Toc504738992 \h </w:instrText>
        </w:r>
        <w:r w:rsidR="00DC10FE">
          <w:rPr>
            <w:noProof/>
            <w:webHidden/>
          </w:rPr>
        </w:r>
        <w:r w:rsidR="00DC10FE">
          <w:rPr>
            <w:noProof/>
            <w:webHidden/>
          </w:rPr>
          <w:fldChar w:fldCharType="separate"/>
        </w:r>
        <w:r w:rsidR="00DC10FE">
          <w:rPr>
            <w:noProof/>
            <w:webHidden/>
          </w:rPr>
          <w:t>4</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3" w:history="1">
        <w:r w:rsidR="00DC10FE" w:rsidRPr="00A55F1E">
          <w:rPr>
            <w:rStyle w:val="Hyperlink"/>
            <w:noProof/>
          </w:rPr>
          <w:t>Experimental Evaluation of Amplification Factors</w:t>
        </w:r>
        <w:r w:rsidR="00DC10FE">
          <w:rPr>
            <w:noProof/>
            <w:webHidden/>
          </w:rPr>
          <w:tab/>
        </w:r>
        <w:r w:rsidR="00DC10FE">
          <w:rPr>
            <w:noProof/>
            <w:webHidden/>
          </w:rPr>
          <w:fldChar w:fldCharType="begin"/>
        </w:r>
        <w:r w:rsidR="00DC10FE">
          <w:rPr>
            <w:noProof/>
            <w:webHidden/>
          </w:rPr>
          <w:instrText xml:space="preserve"> PAGEREF _Toc504738993 \h </w:instrText>
        </w:r>
        <w:r w:rsidR="00DC10FE">
          <w:rPr>
            <w:noProof/>
            <w:webHidden/>
          </w:rPr>
        </w:r>
        <w:r w:rsidR="00DC10FE">
          <w:rPr>
            <w:noProof/>
            <w:webHidden/>
          </w:rPr>
          <w:fldChar w:fldCharType="separate"/>
        </w:r>
        <w:r w:rsidR="00DC10FE">
          <w:rPr>
            <w:noProof/>
            <w:webHidden/>
          </w:rPr>
          <w:t>5</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4" w:history="1">
        <w:r w:rsidR="00DC10FE" w:rsidRPr="00A55F1E">
          <w:rPr>
            <w:rStyle w:val="Hyperlink"/>
            <w:noProof/>
          </w:rPr>
          <w:t>Modeling Vehicle-Bridge Interaction</w:t>
        </w:r>
        <w:r w:rsidR="00DC10FE">
          <w:rPr>
            <w:noProof/>
            <w:webHidden/>
          </w:rPr>
          <w:tab/>
        </w:r>
        <w:r w:rsidR="00DC10FE">
          <w:rPr>
            <w:noProof/>
            <w:webHidden/>
          </w:rPr>
          <w:fldChar w:fldCharType="begin"/>
        </w:r>
        <w:r w:rsidR="00DC10FE">
          <w:rPr>
            <w:noProof/>
            <w:webHidden/>
          </w:rPr>
          <w:instrText xml:space="preserve"> PAGEREF _Toc504738994 \h </w:instrText>
        </w:r>
        <w:r w:rsidR="00DC10FE">
          <w:rPr>
            <w:noProof/>
            <w:webHidden/>
          </w:rPr>
        </w:r>
        <w:r w:rsidR="00DC10FE">
          <w:rPr>
            <w:noProof/>
            <w:webHidden/>
          </w:rPr>
          <w:fldChar w:fldCharType="separate"/>
        </w:r>
        <w:r w:rsidR="00DC10FE">
          <w:rPr>
            <w:noProof/>
            <w:webHidden/>
          </w:rPr>
          <w:t>6</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5" w:history="1">
        <w:r w:rsidR="00DC10FE" w:rsidRPr="00A55F1E">
          <w:rPr>
            <w:rStyle w:val="Hyperlink"/>
            <w:noProof/>
          </w:rPr>
          <w:t>Influential Parameters for Dynamic Amplification</w:t>
        </w:r>
        <w:r w:rsidR="00DC10FE">
          <w:rPr>
            <w:noProof/>
            <w:webHidden/>
          </w:rPr>
          <w:tab/>
        </w:r>
        <w:r w:rsidR="00DC10FE">
          <w:rPr>
            <w:noProof/>
            <w:webHidden/>
          </w:rPr>
          <w:fldChar w:fldCharType="begin"/>
        </w:r>
        <w:r w:rsidR="00DC10FE">
          <w:rPr>
            <w:noProof/>
            <w:webHidden/>
          </w:rPr>
          <w:instrText xml:space="preserve"> PAGEREF _Toc504738995 \h </w:instrText>
        </w:r>
        <w:r w:rsidR="00DC10FE">
          <w:rPr>
            <w:noProof/>
            <w:webHidden/>
          </w:rPr>
        </w:r>
        <w:r w:rsidR="00DC10FE">
          <w:rPr>
            <w:noProof/>
            <w:webHidden/>
          </w:rPr>
          <w:fldChar w:fldCharType="separate"/>
        </w:r>
        <w:r w:rsidR="00DC10FE">
          <w:rPr>
            <w:noProof/>
            <w:webHidden/>
          </w:rPr>
          <w:t>7</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6" w:history="1">
        <w:r w:rsidR="00DC10FE" w:rsidRPr="00A55F1E">
          <w:rPr>
            <w:rStyle w:val="Hyperlink"/>
            <w:noProof/>
          </w:rPr>
          <w:t>Influence of Road Surface Roughness on Dynamic Amplification</w:t>
        </w:r>
        <w:r w:rsidR="00DC10FE">
          <w:rPr>
            <w:noProof/>
            <w:webHidden/>
          </w:rPr>
          <w:tab/>
        </w:r>
        <w:r w:rsidR="00DC10FE">
          <w:rPr>
            <w:noProof/>
            <w:webHidden/>
          </w:rPr>
          <w:fldChar w:fldCharType="begin"/>
        </w:r>
        <w:r w:rsidR="00DC10FE">
          <w:rPr>
            <w:noProof/>
            <w:webHidden/>
          </w:rPr>
          <w:instrText xml:space="preserve"> PAGEREF _Toc504738996 \h </w:instrText>
        </w:r>
        <w:r w:rsidR="00DC10FE">
          <w:rPr>
            <w:noProof/>
            <w:webHidden/>
          </w:rPr>
        </w:r>
        <w:r w:rsidR="00DC10FE">
          <w:rPr>
            <w:noProof/>
            <w:webHidden/>
          </w:rPr>
          <w:fldChar w:fldCharType="separate"/>
        </w:r>
        <w:r w:rsidR="00DC10FE">
          <w:rPr>
            <w:noProof/>
            <w:webHidden/>
          </w:rPr>
          <w:t>8</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7" w:history="1">
        <w:r w:rsidR="00DC10FE" w:rsidRPr="00A55F1E">
          <w:rPr>
            <w:rStyle w:val="Hyperlink"/>
            <w:noProof/>
          </w:rPr>
          <w:t>Effects of Platooned Vehicles</w:t>
        </w:r>
        <w:r w:rsidR="00DC10FE">
          <w:rPr>
            <w:noProof/>
            <w:webHidden/>
          </w:rPr>
          <w:tab/>
        </w:r>
        <w:r w:rsidR="00DC10FE">
          <w:rPr>
            <w:noProof/>
            <w:webHidden/>
          </w:rPr>
          <w:fldChar w:fldCharType="begin"/>
        </w:r>
        <w:r w:rsidR="00DC10FE">
          <w:rPr>
            <w:noProof/>
            <w:webHidden/>
          </w:rPr>
          <w:instrText xml:space="preserve"> PAGEREF _Toc504738997 \h </w:instrText>
        </w:r>
        <w:r w:rsidR="00DC10FE">
          <w:rPr>
            <w:noProof/>
            <w:webHidden/>
          </w:rPr>
        </w:r>
        <w:r w:rsidR="00DC10FE">
          <w:rPr>
            <w:noProof/>
            <w:webHidden/>
          </w:rPr>
          <w:fldChar w:fldCharType="separate"/>
        </w:r>
        <w:r w:rsidR="00DC10FE">
          <w:rPr>
            <w:noProof/>
            <w:webHidden/>
          </w:rPr>
          <w:t>9</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8998" w:history="1">
        <w:r w:rsidR="00DC10FE" w:rsidRPr="00A55F1E">
          <w:rPr>
            <w:rStyle w:val="Hyperlink"/>
            <w:noProof/>
          </w:rPr>
          <w:t>Bridges with Excessive Vibrations</w:t>
        </w:r>
        <w:r w:rsidR="00DC10FE">
          <w:rPr>
            <w:noProof/>
            <w:webHidden/>
          </w:rPr>
          <w:tab/>
        </w:r>
        <w:r w:rsidR="00DC10FE">
          <w:rPr>
            <w:noProof/>
            <w:webHidden/>
          </w:rPr>
          <w:fldChar w:fldCharType="begin"/>
        </w:r>
        <w:r w:rsidR="00DC10FE">
          <w:rPr>
            <w:noProof/>
            <w:webHidden/>
          </w:rPr>
          <w:instrText xml:space="preserve"> PAGEREF _Toc504738998 \h </w:instrText>
        </w:r>
        <w:r w:rsidR="00DC10FE">
          <w:rPr>
            <w:noProof/>
            <w:webHidden/>
          </w:rPr>
        </w:r>
        <w:r w:rsidR="00DC10FE">
          <w:rPr>
            <w:noProof/>
            <w:webHidden/>
          </w:rPr>
          <w:fldChar w:fldCharType="separate"/>
        </w:r>
        <w:r w:rsidR="00DC10FE">
          <w:rPr>
            <w:noProof/>
            <w:webHidden/>
          </w:rPr>
          <w:t>10</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8999" w:history="1">
        <w:r w:rsidR="00DC10FE" w:rsidRPr="00A55F1E">
          <w:rPr>
            <w:rStyle w:val="Hyperlink"/>
            <w:noProof/>
          </w:rPr>
          <w:t>Research Objectives and Approach</w:t>
        </w:r>
        <w:r w:rsidR="00DC10FE">
          <w:rPr>
            <w:noProof/>
            <w:webHidden/>
          </w:rPr>
          <w:tab/>
        </w:r>
        <w:r w:rsidR="00DC10FE">
          <w:rPr>
            <w:noProof/>
            <w:webHidden/>
          </w:rPr>
          <w:fldChar w:fldCharType="begin"/>
        </w:r>
        <w:r w:rsidR="00DC10FE">
          <w:rPr>
            <w:noProof/>
            <w:webHidden/>
          </w:rPr>
          <w:instrText xml:space="preserve"> PAGEREF _Toc504738999 \h </w:instrText>
        </w:r>
        <w:r w:rsidR="00DC10FE">
          <w:rPr>
            <w:noProof/>
            <w:webHidden/>
          </w:rPr>
        </w:r>
        <w:r w:rsidR="00DC10FE">
          <w:rPr>
            <w:noProof/>
            <w:webHidden/>
          </w:rPr>
          <w:fldChar w:fldCharType="separate"/>
        </w:r>
        <w:r w:rsidR="00DC10FE">
          <w:rPr>
            <w:noProof/>
            <w:webHidden/>
          </w:rPr>
          <w:t>11</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0" w:history="1">
        <w:r w:rsidR="00DC10FE" w:rsidRPr="00A55F1E">
          <w:rPr>
            <w:rStyle w:val="Hyperlink"/>
            <w:noProof/>
          </w:rPr>
          <w:t>Understanding vehicle-bridge interaction</w:t>
        </w:r>
        <w:r w:rsidR="00DC10FE">
          <w:rPr>
            <w:noProof/>
            <w:webHidden/>
          </w:rPr>
          <w:tab/>
        </w:r>
        <w:r w:rsidR="00DC10FE">
          <w:rPr>
            <w:noProof/>
            <w:webHidden/>
          </w:rPr>
          <w:fldChar w:fldCharType="begin"/>
        </w:r>
        <w:r w:rsidR="00DC10FE">
          <w:rPr>
            <w:noProof/>
            <w:webHidden/>
          </w:rPr>
          <w:instrText xml:space="preserve"> PAGEREF _Toc504739000 \h </w:instrText>
        </w:r>
        <w:r w:rsidR="00DC10FE">
          <w:rPr>
            <w:noProof/>
            <w:webHidden/>
          </w:rPr>
        </w:r>
        <w:r w:rsidR="00DC10FE">
          <w:rPr>
            <w:noProof/>
            <w:webHidden/>
          </w:rPr>
          <w:fldChar w:fldCharType="separate"/>
        </w:r>
        <w:r w:rsidR="00DC10FE">
          <w:rPr>
            <w:noProof/>
            <w:webHidden/>
          </w:rPr>
          <w:t>11</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1" w:history="1">
        <w:r w:rsidR="00DC10FE" w:rsidRPr="00A55F1E">
          <w:rPr>
            <w:rStyle w:val="Hyperlink"/>
            <w:noProof/>
          </w:rPr>
          <w:t>Addressing current design and assessment methodologies</w:t>
        </w:r>
        <w:r w:rsidR="00DC10FE">
          <w:rPr>
            <w:noProof/>
            <w:webHidden/>
          </w:rPr>
          <w:tab/>
        </w:r>
        <w:r w:rsidR="00DC10FE">
          <w:rPr>
            <w:noProof/>
            <w:webHidden/>
          </w:rPr>
          <w:fldChar w:fldCharType="begin"/>
        </w:r>
        <w:r w:rsidR="00DC10FE">
          <w:rPr>
            <w:noProof/>
            <w:webHidden/>
          </w:rPr>
          <w:instrText xml:space="preserve"> PAGEREF _Toc504739001 \h </w:instrText>
        </w:r>
        <w:r w:rsidR="00DC10FE">
          <w:rPr>
            <w:noProof/>
            <w:webHidden/>
          </w:rPr>
        </w:r>
        <w:r w:rsidR="00DC10FE">
          <w:rPr>
            <w:noProof/>
            <w:webHidden/>
          </w:rPr>
          <w:fldChar w:fldCharType="separate"/>
        </w:r>
        <w:r w:rsidR="00DC10FE">
          <w:rPr>
            <w:noProof/>
            <w:webHidden/>
          </w:rPr>
          <w:t>12</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2" w:history="1">
        <w:r w:rsidR="00DC10FE" w:rsidRPr="00A55F1E">
          <w:rPr>
            <w:rStyle w:val="Hyperlink"/>
            <w:noProof/>
          </w:rPr>
          <w:t>Impact of platooning on bridge responses</w:t>
        </w:r>
        <w:r w:rsidR="00DC10FE">
          <w:rPr>
            <w:noProof/>
            <w:webHidden/>
          </w:rPr>
          <w:tab/>
        </w:r>
        <w:r w:rsidR="00DC10FE">
          <w:rPr>
            <w:noProof/>
            <w:webHidden/>
          </w:rPr>
          <w:fldChar w:fldCharType="begin"/>
        </w:r>
        <w:r w:rsidR="00DC10FE">
          <w:rPr>
            <w:noProof/>
            <w:webHidden/>
          </w:rPr>
          <w:instrText xml:space="preserve"> PAGEREF _Toc504739002 \h </w:instrText>
        </w:r>
        <w:r w:rsidR="00DC10FE">
          <w:rPr>
            <w:noProof/>
            <w:webHidden/>
          </w:rPr>
        </w:r>
        <w:r w:rsidR="00DC10FE">
          <w:rPr>
            <w:noProof/>
            <w:webHidden/>
          </w:rPr>
          <w:fldChar w:fldCharType="separate"/>
        </w:r>
        <w:r w:rsidR="00DC10FE">
          <w:rPr>
            <w:noProof/>
            <w:webHidden/>
          </w:rPr>
          <w:t>12</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9003" w:history="1">
        <w:r w:rsidR="00DC10FE" w:rsidRPr="00A55F1E">
          <w:rPr>
            <w:rStyle w:val="Hyperlink"/>
            <w:noProof/>
          </w:rPr>
          <w:t>Work Plan</w:t>
        </w:r>
        <w:r w:rsidR="00DC10FE">
          <w:rPr>
            <w:noProof/>
            <w:webHidden/>
          </w:rPr>
          <w:tab/>
        </w:r>
        <w:r w:rsidR="00DC10FE">
          <w:rPr>
            <w:noProof/>
            <w:webHidden/>
          </w:rPr>
          <w:fldChar w:fldCharType="begin"/>
        </w:r>
        <w:r w:rsidR="00DC10FE">
          <w:rPr>
            <w:noProof/>
            <w:webHidden/>
          </w:rPr>
          <w:instrText xml:space="preserve"> PAGEREF _Toc504739003 \h </w:instrText>
        </w:r>
        <w:r w:rsidR="00DC10FE">
          <w:rPr>
            <w:noProof/>
            <w:webHidden/>
          </w:rPr>
        </w:r>
        <w:r w:rsidR="00DC10FE">
          <w:rPr>
            <w:noProof/>
            <w:webHidden/>
          </w:rPr>
          <w:fldChar w:fldCharType="separate"/>
        </w:r>
        <w:r w:rsidR="00DC10FE">
          <w:rPr>
            <w:noProof/>
            <w:webHidden/>
          </w:rPr>
          <w:t>13</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4" w:history="1">
        <w:r w:rsidR="00DC10FE" w:rsidRPr="00A55F1E">
          <w:rPr>
            <w:rStyle w:val="Hyperlink"/>
            <w:noProof/>
          </w:rPr>
          <w:t>Task 1 – Field testing and simulation of test structure</w:t>
        </w:r>
        <w:r w:rsidR="00DC10FE">
          <w:rPr>
            <w:noProof/>
            <w:webHidden/>
          </w:rPr>
          <w:tab/>
        </w:r>
        <w:r w:rsidR="00DC10FE">
          <w:rPr>
            <w:noProof/>
            <w:webHidden/>
          </w:rPr>
          <w:fldChar w:fldCharType="begin"/>
        </w:r>
        <w:r w:rsidR="00DC10FE">
          <w:rPr>
            <w:noProof/>
            <w:webHidden/>
          </w:rPr>
          <w:instrText xml:space="preserve"> PAGEREF _Toc504739004 \h </w:instrText>
        </w:r>
        <w:r w:rsidR="00DC10FE">
          <w:rPr>
            <w:noProof/>
            <w:webHidden/>
          </w:rPr>
        </w:r>
        <w:r w:rsidR="00DC10FE">
          <w:rPr>
            <w:noProof/>
            <w:webHidden/>
          </w:rPr>
          <w:fldChar w:fldCharType="separate"/>
        </w:r>
        <w:r w:rsidR="00DC10FE">
          <w:rPr>
            <w:noProof/>
            <w:webHidden/>
          </w:rPr>
          <w:t>13</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5" w:history="1">
        <w:r w:rsidR="00DC10FE" w:rsidRPr="00A55F1E">
          <w:rPr>
            <w:rStyle w:val="Hyperlink"/>
            <w:noProof/>
          </w:rPr>
          <w:t>Task 2 – Refinement of FE simulation with VBI testing</w:t>
        </w:r>
        <w:r w:rsidR="00DC10FE">
          <w:rPr>
            <w:noProof/>
            <w:webHidden/>
          </w:rPr>
          <w:tab/>
        </w:r>
        <w:r w:rsidR="00DC10FE">
          <w:rPr>
            <w:noProof/>
            <w:webHidden/>
          </w:rPr>
          <w:fldChar w:fldCharType="begin"/>
        </w:r>
        <w:r w:rsidR="00DC10FE">
          <w:rPr>
            <w:noProof/>
            <w:webHidden/>
          </w:rPr>
          <w:instrText xml:space="preserve"> PAGEREF _Toc504739005 \h </w:instrText>
        </w:r>
        <w:r w:rsidR="00DC10FE">
          <w:rPr>
            <w:noProof/>
            <w:webHidden/>
          </w:rPr>
        </w:r>
        <w:r w:rsidR="00DC10FE">
          <w:rPr>
            <w:noProof/>
            <w:webHidden/>
          </w:rPr>
          <w:fldChar w:fldCharType="separate"/>
        </w:r>
        <w:r w:rsidR="00DC10FE">
          <w:rPr>
            <w:noProof/>
            <w:webHidden/>
          </w:rPr>
          <w:t>14</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6" w:history="1">
        <w:r w:rsidR="00DC10FE" w:rsidRPr="00A55F1E">
          <w:rPr>
            <w:rStyle w:val="Hyperlink"/>
            <w:noProof/>
          </w:rPr>
          <w:t>Task 3 – Identify influential mechanisms to VBI</w:t>
        </w:r>
        <w:r w:rsidR="00DC10FE">
          <w:rPr>
            <w:noProof/>
            <w:webHidden/>
          </w:rPr>
          <w:tab/>
        </w:r>
        <w:r w:rsidR="00DC10FE">
          <w:rPr>
            <w:noProof/>
            <w:webHidden/>
          </w:rPr>
          <w:fldChar w:fldCharType="begin"/>
        </w:r>
        <w:r w:rsidR="00DC10FE">
          <w:rPr>
            <w:noProof/>
            <w:webHidden/>
          </w:rPr>
          <w:instrText xml:space="preserve"> PAGEREF _Toc504739006 \h </w:instrText>
        </w:r>
        <w:r w:rsidR="00DC10FE">
          <w:rPr>
            <w:noProof/>
            <w:webHidden/>
          </w:rPr>
        </w:r>
        <w:r w:rsidR="00DC10FE">
          <w:rPr>
            <w:noProof/>
            <w:webHidden/>
          </w:rPr>
          <w:fldChar w:fldCharType="separate"/>
        </w:r>
        <w:r w:rsidR="00DC10FE">
          <w:rPr>
            <w:noProof/>
            <w:webHidden/>
          </w:rPr>
          <w:t>15</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7" w:history="1">
        <w:r w:rsidR="00DC10FE" w:rsidRPr="00A55F1E">
          <w:rPr>
            <w:rStyle w:val="Hyperlink"/>
            <w:noProof/>
          </w:rPr>
          <w:t>Task 4 – Assess code methods and investigate alternatives</w:t>
        </w:r>
        <w:r w:rsidR="00DC10FE">
          <w:rPr>
            <w:noProof/>
            <w:webHidden/>
          </w:rPr>
          <w:tab/>
        </w:r>
        <w:r w:rsidR="00DC10FE">
          <w:rPr>
            <w:noProof/>
            <w:webHidden/>
          </w:rPr>
          <w:fldChar w:fldCharType="begin"/>
        </w:r>
        <w:r w:rsidR="00DC10FE">
          <w:rPr>
            <w:noProof/>
            <w:webHidden/>
          </w:rPr>
          <w:instrText xml:space="preserve"> PAGEREF _Toc504739007 \h </w:instrText>
        </w:r>
        <w:r w:rsidR="00DC10FE">
          <w:rPr>
            <w:noProof/>
            <w:webHidden/>
          </w:rPr>
        </w:r>
        <w:r w:rsidR="00DC10FE">
          <w:rPr>
            <w:noProof/>
            <w:webHidden/>
          </w:rPr>
          <w:fldChar w:fldCharType="separate"/>
        </w:r>
        <w:r w:rsidR="00DC10FE">
          <w:rPr>
            <w:noProof/>
            <w:webHidden/>
          </w:rPr>
          <w:t>17</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8" w:history="1">
        <w:r w:rsidR="00DC10FE" w:rsidRPr="00A55F1E">
          <w:rPr>
            <w:rStyle w:val="Hyperlink"/>
            <w:noProof/>
          </w:rPr>
          <w:t>Task 5 – Investigate the effect of platooned vehicles on bridges</w:t>
        </w:r>
        <w:r w:rsidR="00DC10FE">
          <w:rPr>
            <w:noProof/>
            <w:webHidden/>
          </w:rPr>
          <w:tab/>
        </w:r>
        <w:r w:rsidR="00DC10FE">
          <w:rPr>
            <w:noProof/>
            <w:webHidden/>
          </w:rPr>
          <w:fldChar w:fldCharType="begin"/>
        </w:r>
        <w:r w:rsidR="00DC10FE">
          <w:rPr>
            <w:noProof/>
            <w:webHidden/>
          </w:rPr>
          <w:instrText xml:space="preserve"> PAGEREF _Toc504739008 \h </w:instrText>
        </w:r>
        <w:r w:rsidR="00DC10FE">
          <w:rPr>
            <w:noProof/>
            <w:webHidden/>
          </w:rPr>
        </w:r>
        <w:r w:rsidR="00DC10FE">
          <w:rPr>
            <w:noProof/>
            <w:webHidden/>
          </w:rPr>
          <w:fldChar w:fldCharType="separate"/>
        </w:r>
        <w:r w:rsidR="00DC10FE">
          <w:rPr>
            <w:noProof/>
            <w:webHidden/>
          </w:rPr>
          <w:t>18</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09" w:history="1">
        <w:r w:rsidR="00DC10FE" w:rsidRPr="00A55F1E">
          <w:rPr>
            <w:rStyle w:val="Hyperlink"/>
            <w:noProof/>
          </w:rPr>
          <w:t>Task 6 – Other stuff</w:t>
        </w:r>
        <w:r w:rsidR="00DC10FE">
          <w:rPr>
            <w:noProof/>
            <w:webHidden/>
          </w:rPr>
          <w:tab/>
        </w:r>
        <w:r w:rsidR="00DC10FE">
          <w:rPr>
            <w:noProof/>
            <w:webHidden/>
          </w:rPr>
          <w:fldChar w:fldCharType="begin"/>
        </w:r>
        <w:r w:rsidR="00DC10FE">
          <w:rPr>
            <w:noProof/>
            <w:webHidden/>
          </w:rPr>
          <w:instrText xml:space="preserve"> PAGEREF _Toc504739009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rsidR="00DC10FE" w:rsidRDefault="00FF4996">
      <w:pPr>
        <w:pStyle w:val="TOC2"/>
        <w:tabs>
          <w:tab w:val="right" w:leader="dot" w:pos="8630"/>
        </w:tabs>
        <w:rPr>
          <w:rFonts w:asciiTheme="minorHAnsi" w:eastAsiaTheme="minorEastAsia" w:hAnsiTheme="minorHAnsi"/>
          <w:noProof/>
          <w:sz w:val="22"/>
        </w:rPr>
      </w:pPr>
      <w:hyperlink w:anchor="_Toc504739010" w:history="1">
        <w:r w:rsidR="00DC10FE" w:rsidRPr="00A55F1E">
          <w:rPr>
            <w:rStyle w:val="Hyperlink"/>
            <w:noProof/>
          </w:rPr>
          <w:t>Schedule</w:t>
        </w:r>
        <w:r w:rsidR="00DC10FE">
          <w:rPr>
            <w:noProof/>
            <w:webHidden/>
          </w:rPr>
          <w:tab/>
        </w:r>
        <w:r w:rsidR="00DC10FE">
          <w:rPr>
            <w:noProof/>
            <w:webHidden/>
          </w:rPr>
          <w:fldChar w:fldCharType="begin"/>
        </w:r>
        <w:r w:rsidR="00DC10FE">
          <w:rPr>
            <w:noProof/>
            <w:webHidden/>
          </w:rPr>
          <w:instrText xml:space="preserve"> PAGEREF _Toc504739010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9011" w:history="1">
        <w:r w:rsidR="00DC10FE" w:rsidRPr="00A55F1E">
          <w:rPr>
            <w:rStyle w:val="Hyperlink"/>
            <w:noProof/>
          </w:rPr>
          <w:t>Current Progress</w:t>
        </w:r>
        <w:r w:rsidR="00DC10FE">
          <w:rPr>
            <w:noProof/>
            <w:webHidden/>
          </w:rPr>
          <w:tab/>
        </w:r>
        <w:r w:rsidR="00DC10FE">
          <w:rPr>
            <w:noProof/>
            <w:webHidden/>
          </w:rPr>
          <w:fldChar w:fldCharType="begin"/>
        </w:r>
        <w:r w:rsidR="00DC10FE">
          <w:rPr>
            <w:noProof/>
            <w:webHidden/>
          </w:rPr>
          <w:instrText xml:space="preserve"> PAGEREF _Toc504739011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9012" w:history="1">
        <w:r w:rsidR="00DC10FE" w:rsidRPr="00A55F1E">
          <w:rPr>
            <w:rStyle w:val="Hyperlink"/>
            <w:noProof/>
          </w:rPr>
          <w:t>Conclusions</w:t>
        </w:r>
        <w:r w:rsidR="00DC10FE">
          <w:rPr>
            <w:noProof/>
            <w:webHidden/>
          </w:rPr>
          <w:tab/>
        </w:r>
        <w:r w:rsidR="00DC10FE">
          <w:rPr>
            <w:noProof/>
            <w:webHidden/>
          </w:rPr>
          <w:fldChar w:fldCharType="begin"/>
        </w:r>
        <w:r w:rsidR="00DC10FE">
          <w:rPr>
            <w:noProof/>
            <w:webHidden/>
          </w:rPr>
          <w:instrText xml:space="preserve"> PAGEREF _Toc504739012 \h </w:instrText>
        </w:r>
        <w:r w:rsidR="00DC10FE">
          <w:rPr>
            <w:noProof/>
            <w:webHidden/>
          </w:rPr>
        </w:r>
        <w:r w:rsidR="00DC10FE">
          <w:rPr>
            <w:noProof/>
            <w:webHidden/>
          </w:rPr>
          <w:fldChar w:fldCharType="separate"/>
        </w:r>
        <w:r w:rsidR="00DC10FE">
          <w:rPr>
            <w:noProof/>
            <w:webHidden/>
          </w:rPr>
          <w:t>21</w:t>
        </w:r>
        <w:r w:rsidR="00DC10FE">
          <w:rPr>
            <w:noProof/>
            <w:webHidden/>
          </w:rPr>
          <w:fldChar w:fldCharType="end"/>
        </w:r>
      </w:hyperlink>
    </w:p>
    <w:p w:rsidR="00DC10FE" w:rsidRDefault="00FF4996">
      <w:pPr>
        <w:pStyle w:val="TOC1"/>
        <w:tabs>
          <w:tab w:val="right" w:leader="dot" w:pos="8630"/>
        </w:tabs>
        <w:rPr>
          <w:rFonts w:asciiTheme="minorHAnsi" w:eastAsiaTheme="minorEastAsia" w:hAnsiTheme="minorHAnsi"/>
          <w:noProof/>
          <w:sz w:val="22"/>
        </w:rPr>
      </w:pPr>
      <w:hyperlink w:anchor="_Toc504739013" w:history="1">
        <w:r w:rsidR="00DC10FE" w:rsidRPr="00A55F1E">
          <w:rPr>
            <w:rStyle w:val="Hyperlink"/>
            <w:noProof/>
          </w:rPr>
          <w:t>References</w:t>
        </w:r>
        <w:r w:rsidR="00DC10FE">
          <w:rPr>
            <w:noProof/>
            <w:webHidden/>
          </w:rPr>
          <w:tab/>
        </w:r>
        <w:r w:rsidR="00DC10FE">
          <w:rPr>
            <w:noProof/>
            <w:webHidden/>
          </w:rPr>
          <w:fldChar w:fldCharType="begin"/>
        </w:r>
        <w:r w:rsidR="00DC10FE">
          <w:rPr>
            <w:noProof/>
            <w:webHidden/>
          </w:rPr>
          <w:instrText xml:space="preserve"> PAGEREF _Toc504739013 \h </w:instrText>
        </w:r>
        <w:r w:rsidR="00DC10FE">
          <w:rPr>
            <w:noProof/>
            <w:webHidden/>
          </w:rPr>
        </w:r>
        <w:r w:rsidR="00DC10FE">
          <w:rPr>
            <w:noProof/>
            <w:webHidden/>
          </w:rPr>
          <w:fldChar w:fldCharType="separate"/>
        </w:r>
        <w:r w:rsidR="00DC10FE">
          <w:rPr>
            <w:noProof/>
            <w:webHidden/>
          </w:rPr>
          <w:t>21</w:t>
        </w:r>
        <w:r w:rsidR="00DC10FE">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4738990"/>
      <w:r>
        <w:lastRenderedPageBreak/>
        <w:t>Introduction</w:t>
      </w:r>
      <w:bookmarkEnd w:id="0"/>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w:t>
      </w:r>
      <w:proofErr w:type="gramStart"/>
      <w:r w:rsidR="00A33404">
        <w:t>,</w:t>
      </w:r>
      <w:proofErr w:type="gramEnd"/>
      <w:r>
        <w:t xml:space="preserve">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Of particular interest in both of these regards is dynamic vehicle-bridge interaction (VBI). VBI refers to a complex dynamic loading condition w</w:t>
      </w:r>
      <w:r w:rsidR="00A33404">
        <w:t>here a spring-mass-damper (</w:t>
      </w:r>
      <w:r>
        <w:t xml:space="preserve">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1" w:name="_Toc504738991"/>
      <w:r>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oad remain constant with time)</w:t>
      </w:r>
      <w:r w:rsidR="00EA215F">
        <w:t xml:space="preserve">, rather than as moving masses where the true response of the structure is actually due to the interaction of the two dynamic systems. </w:t>
      </w:r>
      <w:proofErr w:type="gramStart"/>
      <w:r w:rsidR="004351D5">
        <w:t xml:space="preserve">The industry accounts for this disparity by applying a factor to the </w:t>
      </w:r>
      <w:r w:rsidR="00E3405D">
        <w:t xml:space="preserve">static </w:t>
      </w:r>
      <w:r w:rsidR="004351D5">
        <w:t xml:space="preserve">load or </w:t>
      </w:r>
      <w:r w:rsidR="004351D5">
        <w:lastRenderedPageBreak/>
        <w:t xml:space="preserve">response, thereby attempting to increase the calculated response to </w:t>
      </w:r>
      <w:r w:rsidR="00EA215F">
        <w:t>match that</w:t>
      </w:r>
      <w:r w:rsidR="004351D5">
        <w:t xml:space="preserve"> which the bridge </w:t>
      </w:r>
      <w:r w:rsidR="00EA215F">
        <w:t>may</w:t>
      </w:r>
      <w:r w:rsidR="004351D5">
        <w:t xml:space="preserve"> actually experience </w:t>
      </w:r>
      <w:r w:rsidR="00EA215F">
        <w:t>under</w:t>
      </w:r>
      <w:r w:rsidR="004351D5">
        <w:t xml:space="preserve"> moving</w:t>
      </w:r>
      <w:r w:rsidR="00EA215F">
        <w:t xml:space="preserve"> vehicles</w:t>
      </w:r>
      <w:r w:rsidR="004351D5">
        <w:t>.</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4738992"/>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r w:rsidR="00A33404">
        <w:t>The British code includes an IM of 0.25 in its two design load models.</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8D1203" w:rsidRDefault="00D57082" w:rsidP="00D738C0">
      <w:r>
        <w:lastRenderedPageBreak/>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t>
      </w:r>
      <w:r w:rsidR="008D1203">
        <w:t xml:space="preserve">for instance </w:t>
      </w:r>
      <w:r w:rsidR="00EE0D5E">
        <w:t xml:space="preserve">would be assigned an IM equal to 0.32. </w:t>
      </w:r>
    </w:p>
    <w:p w:rsidR="00D57082" w:rsidRPr="001C2F8E" w:rsidRDefault="00EE0D5E" w:rsidP="00D738C0">
      <w:r>
        <w:t xml:space="preserve">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4738993"/>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t>
      </w:r>
      <w:r w:rsidR="008D1203">
        <w:t>for which</w:t>
      </w:r>
      <w:r w:rsidR="009C5A67">
        <w:t xml:space="preserve"> 18 </w:t>
      </w:r>
      <w:r w:rsidR="008D1203">
        <w:t xml:space="preserve">newly constructed </w:t>
      </w:r>
      <w:r w:rsidR="009C5A67">
        <w:t xml:space="preserve">bridges were </w:t>
      </w:r>
      <w:r w:rsidR="008D1203">
        <w:t>selected</w:t>
      </w:r>
      <w:r w:rsidR="009C5A67">
        <w:t xml:space="preserve"> for the purpose of testing and determining the dynamic effects of moving vehicles on the bridges. This study concluded that the dynamic amplification generally increases with increased vehicle speed, </w:t>
      </w:r>
      <w:r w:rsidR="00FC3DBC">
        <w:t>is sensitive to vehicle suspension performance, and</w:t>
      </w:r>
      <w:r w:rsidR="008D1203">
        <w:t xml:space="preserve"> that the</w:t>
      </w:r>
      <w:r w:rsidR="00FC3DBC">
        <w:t xml:space="preserve"> </w:t>
      </w:r>
      <w:r w:rsidR="009C5A67">
        <w:t>initial oscillatio</w:t>
      </w:r>
      <w:r w:rsidR="00FC3DBC">
        <w:t xml:space="preserve">ns of the vehicle </w:t>
      </w:r>
      <w:r w:rsidR="008D1203">
        <w:t>are responsible for</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Amplification factors were observed as high as 1.75, while valu</w:t>
      </w:r>
      <w:r w:rsidR="008D1203">
        <w:t>es near 1.30 were more typical.</w:t>
      </w:r>
      <w:r w:rsidR="000D5F82">
        <w:t xml:space="preserve">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Default="002F1531" w:rsidP="008F012C">
      <w:r>
        <w:lastRenderedPageBreak/>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F06A25">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F06A25" w:rsidRPr="00F06A25">
        <w:rPr>
          <w:rFonts w:cs="Times New Roman"/>
        </w:rPr>
        <w:t>(Kwasniewski, Wekezer, et al. 2006)</w:t>
      </w:r>
      <w:r w:rsidR="00DF0CFA">
        <w:fldChar w:fldCharType="end"/>
      </w:r>
    </w:p>
    <w:p w:rsidR="00EA215F" w:rsidRPr="004E14BA" w:rsidRDefault="00EA215F" w:rsidP="00EA215F">
      <w:pPr>
        <w:pStyle w:val="Heading2"/>
      </w:pPr>
      <w:bookmarkStart w:id="4" w:name="_Toc504738994"/>
      <w:r>
        <w:t>Modeling Vehicle-Bridge Interaction</w:t>
      </w:r>
      <w:bookmarkEnd w:id="4"/>
    </w:p>
    <w:p w:rsidR="00227CC3" w:rsidRPr="00EA215F" w:rsidRDefault="00227CC3" w:rsidP="00227CC3">
      <w:r>
        <w:t xml:space="preserve">While much can be gleaned from experimental investigations, they are often expensive, and require a large amount of resources and time. </w:t>
      </w:r>
      <w:r w:rsidR="0017222F">
        <w:t xml:space="preserve">For this reason, analytical methods are often employed, especially where </w:t>
      </w:r>
      <w:r>
        <w:t>a large number of situations</w:t>
      </w:r>
      <w:r w:rsidR="0017222F">
        <w:t xml:space="preserve"> need to be investigated (i.e. parametric studies)</w:t>
      </w:r>
      <w:r>
        <w:t xml:space="preserve">. </w:t>
      </w:r>
    </w:p>
    <w:p w:rsidR="00EA215F" w:rsidRDefault="00EA215F" w:rsidP="00EA215F">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Ashebo,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 xml:space="preserve">(Y.-B. </w:t>
      </w:r>
      <w:proofErr w:type="gramStart"/>
      <w:r w:rsidRPr="00B24C4E">
        <w:rPr>
          <w:rFonts w:cs="Times New Roman"/>
        </w:rPr>
        <w:t>Yang, Lin, and Yau 2004)</w:t>
      </w:r>
      <w:r>
        <w:fldChar w:fldCharType="end"/>
      </w:r>
      <w:r>
        <w:t>.</w:t>
      </w:r>
      <w:proofErr w:type="gramEnd"/>
      <w:r>
        <w:t xml:space="preserve"> It often consists of a single DOF, but may have two if the wheel weight and tire stiffness is to be </w:t>
      </w:r>
      <w:r w:rsidR="008D1203">
        <w:t>modeled</w:t>
      </w:r>
      <w:r>
        <w:t xml:space="preserve"> separate</w:t>
      </w:r>
      <w:r w:rsidR="008D1203">
        <w:t>ly</w:t>
      </w:r>
      <w:r>
        <w:t xml:space="preserve">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Chatterjee, Datta, and Surana 1994)</w:t>
      </w:r>
      <w:r>
        <w:fldChar w:fldCharType="end"/>
      </w:r>
      <w:r>
        <w:t xml:space="preserve">. Finally, a full 3D model of the vehicle may be constructed, for which the vehicle body </w:t>
      </w:r>
      <w:r w:rsidR="0017222F">
        <w:t>is</w:t>
      </w:r>
      <w:r>
        <w:t xml:space="preserve">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E. J. OBrien et al. 2010)</w:t>
      </w:r>
      <w:r>
        <w:fldChar w:fldCharType="end"/>
      </w:r>
      <w:r>
        <w:t xml:space="preserve">. </w:t>
      </w:r>
    </w:p>
    <w:p w:rsidR="00EA215F" w:rsidRDefault="00EA215F" w:rsidP="00EA215F">
      <w:r>
        <w:t xml:space="preserve">In some cases, the effect of traffic is considered, and multiple vehicle models are employed in the analysis. </w:t>
      </w:r>
      <w:r w:rsidR="009E7C93">
        <w:t>The traffic parameters (e.g. weights, spacing, speed, etc.) can be obtained</w:t>
      </w:r>
      <w:r w:rsidR="00B909DC">
        <w:t xml:space="preserve"> directly</w:t>
      </w:r>
      <w:r w:rsidR="009E7C93">
        <w:t xml:space="preserve"> from weigh-in-motion (WIM) data </w:t>
      </w:r>
      <w:r w:rsidR="00B909DC">
        <w:t xml:space="preserve">but are often generated using statistical methods, whereby the </w:t>
      </w:r>
      <w:r w:rsidR="008D1203">
        <w:t xml:space="preserve">distributions of traffic parameters </w:t>
      </w:r>
      <w:r w:rsidR="00B909DC">
        <w:t xml:space="preserve">are derived from WIM data or from traffic flow simulations. The traffic model is then </w:t>
      </w:r>
      <w:r w:rsidR="008D1203">
        <w:t>formed</w:t>
      </w:r>
      <w:r w:rsidR="00B909DC">
        <w:t xml:space="preserve"> using Monte Carlo methods. </w:t>
      </w:r>
      <w:r w:rsidR="00B909DC">
        <w:fldChar w:fldCharType="begin"/>
      </w:r>
      <w:r w:rsidR="00B909DC">
        <w:instrText xml:space="preserve"> ADDIN ZOTERO_ITEM CSL_CITATION {"citationID":"ml5syXST","properties":{"formattedCitation":"(Caprani 2012; Zhang, Vrouwenvelder, and Wardenier 2001)","plainCitation":"(Caprani 2012; Zhang, Vrouwenvelder, and Wardenier 2001)"},"citationItems":[{"id":68,"uris":["http://zotero.org/users/3157746/items/HT38EHJ8"],"uri":["http://zotero.org/users/3157746/items/HT38EHJ8"],"itemData":{"id":68,"type":"article-journal","title":"Lifetime highway bridge traffic load effect from a combination of traffic states allowing for dynamic amplification","container-title":"Journal of Bridge Engineering","page":"901–909","volume":"18","issue":"9","source":"Google Scholar","author":[{"family":"Caprani","given":"Colin C."}],"issued":{"date-parts":[["2012"]]}}},{"id":422,"uris":["http://zotero.org/users/3157746/items/5MRIIQDH"],"uri":["http://zotero.org/users/3157746/items/5MRIIQDH"],"itemData":{"id":422,"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rsidR="00B909DC">
        <w:fldChar w:fldCharType="separate"/>
      </w:r>
      <w:r w:rsidR="00B909DC" w:rsidRPr="00B909DC">
        <w:rPr>
          <w:rFonts w:cs="Times New Roman"/>
        </w:rPr>
        <w:t>(Caprani 2012; Zhang, Vrouwenvelder, and Wardenier 2001)</w:t>
      </w:r>
      <w:r w:rsidR="00B909DC">
        <w:fldChar w:fldCharType="end"/>
      </w:r>
      <w:r w:rsidR="00B909DC">
        <w:t xml:space="preserve"> </w:t>
      </w:r>
    </w:p>
    <w:p w:rsidR="00EA215F" w:rsidRDefault="00D12970" w:rsidP="00EA215F">
      <w:r>
        <w:lastRenderedPageBreak/>
        <w:t>The interface between the traffic</w:t>
      </w:r>
      <w:r w:rsidR="009F6A50">
        <w:t>/vehicles</w:t>
      </w:r>
      <w:r>
        <w:t xml:space="preserve"> and structure is the road surface. The motion of the vehicle tires over the bridge is dictated by the geometry of that surface (i.e. road profile). Therefore, it is important that it be included any modeling efforts. The profile can be specified in 1D (i.e. an elevation dimension specified for every unit length of the bridge) or 2D, whereby the profile is provided for multiple wheel lines</w:t>
      </w:r>
      <w:r w:rsidR="00200F87">
        <w:t xml:space="preserve"> </w:t>
      </w:r>
      <w:r w:rsidR="00200F87">
        <w:fldChar w:fldCharType="begin"/>
      </w:r>
      <w:r w:rsidR="00200F87">
        <w:instrText xml:space="preserve"> ADDIN ZOTERO_ITEM CSL_CITATION {"citationID":"OiCya3o2","properties":{"formattedCitation":"(Liu, Huang, and Wang 2002)","plainCitation":"(Liu, Huang, and Wang 2002)"},"citationItems":[{"id":507,"uris":["http://zotero.org/users/3157746/items/GTDKW3JQ"],"uri":["http://zotero.org/users/3157746/items/GTDKW3JQ"],"itemData":{"id":507,"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rsidR="00200F87">
        <w:fldChar w:fldCharType="separate"/>
      </w:r>
      <w:r w:rsidR="00200F87" w:rsidRPr="00200F87">
        <w:rPr>
          <w:rFonts w:cs="Times New Roman"/>
        </w:rPr>
        <w:t>(Liu, Huang, and Wang 2002)</w:t>
      </w:r>
      <w:r w:rsidR="00200F87">
        <w:fldChar w:fldCharType="end"/>
      </w:r>
      <w:r>
        <w:t xml:space="preserve">. The road profile can be generated from field measurements of an actual roadway, or computer generated. For the latter case, </w:t>
      </w:r>
      <w:r w:rsidR="00F77DF7">
        <w:t>the profile is often generated with the Power Spectral Density (PSD) function</w:t>
      </w:r>
      <w:r w:rsidR="009F6A50">
        <w:t xml:space="preserve"> </w:t>
      </w:r>
      <w:r w:rsidR="009F6A50">
        <w:fldChar w:fldCharType="begin"/>
      </w:r>
      <w:r w:rsidR="009F6A50">
        <w:instrText xml:space="preserve"> ADDIN ZOTERO_ITEM CSL_CITATION {"citationID":"Eezoud6G","properties":{"formattedCitation":"(Honda, Kajikawa, and Kobori, n.d.)","plainCitation":"(Honda, Kajikawa, and Kobori, n.d.)"},"citationItems":[{"id":371,"uris":["http://zotero.org/users/3157746/items/GBBJMRAM"],"uri":["http://zotero.org/users/3157746/items/GBBJMRAM"],"itemData":{"id":371,"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rsidR="009F6A50">
        <w:fldChar w:fldCharType="separate"/>
      </w:r>
      <w:r w:rsidR="009F6A50" w:rsidRPr="009F6A50">
        <w:rPr>
          <w:rFonts w:cs="Times New Roman"/>
        </w:rPr>
        <w:t>(Honda, Kajikawa, and Kobori, n.d.)</w:t>
      </w:r>
      <w:r w:rsidR="009F6A50">
        <w:fldChar w:fldCharType="end"/>
      </w:r>
      <w:r w:rsidR="00F77DF7">
        <w:t>. Standards have been developed for the function parameters</w:t>
      </w:r>
      <w:r w:rsidR="00D56B5F">
        <w:t xml:space="preserve"> base</w:t>
      </w:r>
      <w:r w:rsidR="00200F87">
        <w:t xml:space="preserve">d on road roughness categories, and while the profiles generated using these standards are useful, they are no substitute for in-situ measurements when the </w:t>
      </w:r>
      <w:r w:rsidR="008D1203">
        <w:t xml:space="preserve">behavior </w:t>
      </w:r>
      <w:r w:rsidR="008D1203">
        <w:t>of a specific vehicle and structure i</w:t>
      </w:r>
      <w:r w:rsidR="00200F87">
        <w:t xml:space="preserve">s being investigated </w:t>
      </w:r>
      <w:r w:rsidR="00200F87">
        <w:fldChar w:fldCharType="begin"/>
      </w:r>
      <w:r w:rsidR="00200F87">
        <w:instrText xml:space="preserve"> ADDIN ZOTERO_ITEM CSL_CITATION {"citationID":"gScleRfH","properties":{"formattedCitation":"(Loprencipe and Zoccali 2017)","plainCitation":"(Loprencipe and Zoccali 2017)"},"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chema":"https://github.com/citation-style-language/schema/raw/master/csl-citation.json"} </w:instrText>
      </w:r>
      <w:r w:rsidR="00200F87">
        <w:fldChar w:fldCharType="separate"/>
      </w:r>
      <w:r w:rsidR="00200F87" w:rsidRPr="00200F87">
        <w:rPr>
          <w:rFonts w:cs="Times New Roman"/>
        </w:rPr>
        <w:t>(</w:t>
      </w:r>
      <w:proofErr w:type="spellStart"/>
      <w:r w:rsidR="00200F87" w:rsidRPr="00200F87">
        <w:rPr>
          <w:rFonts w:cs="Times New Roman"/>
        </w:rPr>
        <w:t>Loprencipe</w:t>
      </w:r>
      <w:proofErr w:type="spellEnd"/>
      <w:r w:rsidR="00200F87" w:rsidRPr="00200F87">
        <w:rPr>
          <w:rFonts w:cs="Times New Roman"/>
        </w:rPr>
        <w:t xml:space="preserve"> and Zoccali 2017)</w:t>
      </w:r>
      <w:r w:rsidR="00200F87">
        <w:fldChar w:fldCharType="end"/>
      </w:r>
      <w:r w:rsidR="00200F87">
        <w:t xml:space="preserve">. </w:t>
      </w:r>
    </w:p>
    <w:p w:rsidR="00EA215F" w:rsidRDefault="00287A4A" w:rsidP="0017222F">
      <w:r>
        <w:t>There are different methods of solving the vehicle-bridge system,</w:t>
      </w:r>
      <w:r w:rsidR="00663D93">
        <w:t xml:space="preserve"> depending partially on the modeling methods employed. For simpler models, the equations of motion of both the vehicle and bridge can be explicitly derived. Their interaction can then be solved </w:t>
      </w:r>
      <w:r w:rsidR="00577B31">
        <w:t xml:space="preserve">by coupling the equations or by using </w:t>
      </w:r>
      <w:r w:rsidR="00663D93">
        <w:t xml:space="preserve">an iterative </w:t>
      </w:r>
      <w:r w:rsidR="00577B31">
        <w:t>approach</w:t>
      </w:r>
      <w:r w:rsidR="00663D93">
        <w:t xml:space="preserve">. </w:t>
      </w:r>
      <w:r w:rsidR="00577B31">
        <w:t xml:space="preserve">For the coupled method, the equations of motion of the two systems are assembled into single mass, damping, and stiffness matrices </w:t>
      </w:r>
      <w:r w:rsidR="00577B31">
        <w:fldChar w:fldCharType="begin"/>
      </w:r>
      <w:r w:rsidR="00577B31">
        <w:instrText xml:space="preserve"> ADDIN ZOTERO_ITEM CSL_CITATION {"citationID":"P7rVBBza","properties":{"formattedCitation":"(Kim, Kawatani, and Kim 2005)","plainCitation":"(Kim, Kawatani, and Kim 2005)"},"citationItems":[{"id":397,"uris":["http://zotero.org/users/3157746/items/EKT2JYKF"],"uri":["http://zotero.org/users/3157746/items/EKT2JYKF"],"itemData":{"id":397,"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rsidR="00577B31">
        <w:fldChar w:fldCharType="separate"/>
      </w:r>
      <w:r w:rsidR="00577B31" w:rsidRPr="003F4338">
        <w:rPr>
          <w:rFonts w:cs="Times New Roman"/>
        </w:rPr>
        <w:t>(Kim, Kawatani, and Kim 2005)</w:t>
      </w:r>
      <w:r w:rsidR="00577B31">
        <w:fldChar w:fldCharType="end"/>
      </w:r>
      <w:r w:rsidR="00577B31">
        <w:t>. Alternatively, f</w:t>
      </w:r>
      <w:r w:rsidR="00663D93">
        <w:t xml:space="preserve">or the iterative approach, the bridge and vehicle </w:t>
      </w:r>
      <w:r w:rsidR="00487D52">
        <w:t>equations of motion are solved separately</w:t>
      </w:r>
      <w:r w:rsidR="00455E35">
        <w:t>, and the</w:t>
      </w:r>
      <w:r w:rsidR="00487D52">
        <w:t xml:space="preserve"> force and displacement results of each used in the solution of the other </w:t>
      </w:r>
      <w:r w:rsidR="00487D52">
        <w:fldChar w:fldCharType="begin"/>
      </w:r>
      <w:r w:rsidR="00487D52">
        <w:instrText xml:space="preserve"> ADDIN ZOTERO_ITEM CSL_CITATION {"citationID":"S0neI0hi","properties":{"formattedCitation":"(Wang and Huang 1992)","plainCitation":"(Wang and Huang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rsidR="00487D52">
        <w:fldChar w:fldCharType="separate"/>
      </w:r>
      <w:r w:rsidR="00487D52" w:rsidRPr="00487D52">
        <w:rPr>
          <w:rFonts w:cs="Times New Roman"/>
        </w:rPr>
        <w:t>(Wang and Huang 1992)</w:t>
      </w:r>
      <w:r w:rsidR="00487D52">
        <w:fldChar w:fldCharType="end"/>
      </w:r>
      <w:r w:rsidR="00487D52">
        <w:t>. The process is therefore repeated until convergence is achieved.</w:t>
      </w:r>
      <w:r w:rsidR="00577B31">
        <w:t xml:space="preserve"> Modal superposition can be used in the iterative approach and is also used in many commercial available FE software packages to drastically reduce the computational burden of solving the bridge response compared to time-step solutions </w:t>
      </w:r>
      <w:r w:rsidR="00227CC3">
        <w:fldChar w:fldCharType="begin"/>
      </w:r>
      <w:r w:rsidR="00227CC3">
        <w:instrText xml:space="preserve"> ADDIN ZOTERO_ITEM CSL_CITATION {"citationID":"6hE7fcqG","properties":{"formattedCitation":"(Au, Cheng, and Cheung 2001b; Y. B. Yang and Lin 2005)","plainCitation":"(Au, Cheng, and Cheung 2001b; Y. B. Yang and Lin 2005)"},"citationItems":[{"id":510,"uris":["http://zotero.org/users/3157746/items/4XAGAT8L"],"uri":["http://zotero.org/users/3157746/items/4XAGAT8L"],"itemData":{"id":51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493,"uris":["http://zotero.org/users/3157746/items/AJLKC2JZ"],"uri":["http://zotero.org/users/3157746/items/AJLKC2JZ"],"itemData":{"id":493,"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rsidR="00227CC3">
        <w:fldChar w:fldCharType="separate"/>
      </w:r>
      <w:r w:rsidR="00227CC3" w:rsidRPr="00227CC3">
        <w:rPr>
          <w:rFonts w:cs="Times New Roman"/>
        </w:rPr>
        <w:t>(Au, Cheng, and Cheung 2001b; Y. B. Yang and Lin 2005)</w:t>
      </w:r>
      <w:r w:rsidR="00227CC3">
        <w:fldChar w:fldCharType="end"/>
      </w:r>
      <w:r w:rsidR="00577B31">
        <w:t xml:space="preserve">. </w:t>
      </w:r>
    </w:p>
    <w:p w:rsidR="004E14BA" w:rsidRDefault="004E14BA" w:rsidP="004E14BA">
      <w:pPr>
        <w:pStyle w:val="Heading2"/>
      </w:pPr>
      <w:bookmarkStart w:id="5" w:name="_Toc504738995"/>
      <w:r>
        <w:t xml:space="preserve">Influential Parameters </w:t>
      </w:r>
      <w:r w:rsidR="009A0F76">
        <w:t>for</w:t>
      </w:r>
      <w:r>
        <w:t xml:space="preserve"> Dynamic Amplification</w:t>
      </w:r>
      <w:bookmarkEnd w:id="5"/>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w:t>
      </w:r>
      <w:r w:rsidR="00110453">
        <w:lastRenderedPageBreak/>
        <w:t xml:space="preserve">there </w:t>
      </w:r>
      <w:r w:rsidR="00455E35">
        <w:t>are</w:t>
      </w:r>
      <w:r w:rsidR="00110453">
        <w:t xml:space="preserve">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w:t>
      </w:r>
      <w:r w:rsidR="004F3940">
        <w:t xml:space="preserve"> </w:t>
      </w:r>
      <w:r w:rsidR="004F3940">
        <w:fldChar w:fldCharType="begin"/>
      </w:r>
      <w:r w:rsidR="004F3940">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rsidR="004F3940">
        <w:fldChar w:fldCharType="separate"/>
      </w:r>
      <w:r w:rsidR="004F3940" w:rsidRPr="004F3940">
        <w:rPr>
          <w:rFonts w:cs="Times New Roman"/>
          <w:szCs w:val="24"/>
        </w:rPr>
        <w:t>(González et al. 2010)</w:t>
      </w:r>
      <w:r w:rsidR="004F3940">
        <w:fldChar w:fldCharType="end"/>
      </w:r>
      <w:r>
        <w:t>. However, although the various studies generally agree that vehicle speed is an important factor, the proposed relationships between vehicle speed and amplification factors is inconsistent, suggesting that this relationship is complicated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Similarly, vehicle mass and suspension characteristics have been shown to ef</w:t>
      </w:r>
      <w:r w:rsidR="00455E35">
        <w:t>fect dynamic amplification, but</w:t>
      </w:r>
      <w:r w:rsidR="001C0F8C">
        <w:t xml:space="preserve"> again, no definitive relationship has been established. However, studies generally agree that the amplification factors decrease with increased vehicle weight</w:t>
      </w:r>
      <w:r w:rsidR="0048328B">
        <w:t xml:space="preserve"> and damping and with decreased suspension stiffness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6" w:name="_Toc504738996"/>
      <w:r>
        <w:t>Influence of Road Surface Roughness on Dynamic Amplification</w:t>
      </w:r>
      <w:bookmarkEnd w:id="6"/>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w:t>
      </w:r>
      <w:r w:rsidR="00DC10FE">
        <w:t>has progressed</w:t>
      </w:r>
      <w:r>
        <w:t xml:space="preserve">, more complex simulations have been carried out. </w:t>
      </w:r>
      <w:r w:rsidR="00A83457">
        <w:t>A simply supported box girder was modeled with a moving mass over a rough road surface</w:t>
      </w:r>
      <w:r w:rsidR="00BE2A65">
        <w:t xml:space="preserve"> that was simulated by using </w:t>
      </w:r>
      <w:r w:rsidR="00455E35">
        <w:t>PSD</w:t>
      </w:r>
      <w:r w:rsidR="00BE2A65">
        <w:t xml:space="preserve">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w:t>
      </w:r>
      <w:r w:rsidR="00E4505C">
        <w:lastRenderedPageBreak/>
        <w:t>deflections in addition to road surface roughness was investigated for a simple span and a 3-sp</w:t>
      </w:r>
      <w:r w:rsidR="00DC10FE">
        <w:t xml:space="preserve">an </w:t>
      </w:r>
      <w:proofErr w:type="spellStart"/>
      <w:r w:rsidR="00DC10FE">
        <w:t>prestressed</w:t>
      </w:r>
      <w:proofErr w:type="spellEnd"/>
      <w:r w:rsidR="00DC10FE">
        <w:t xml:space="preserve"> concrete bridge and it was </w:t>
      </w:r>
      <w:r w:rsidR="00E4505C">
        <w:t xml:space="preserve">concluded that the long-term deflections had negligible effect on amplification factors, but the road surface roughness could cause amplification factors in excess of 2 </w:t>
      </w:r>
      <w:r w:rsidR="00E4505C">
        <w:fldChar w:fldCharType="begin"/>
      </w:r>
      <w:r w:rsidR="00227CC3">
        <w:instrText xml:space="preserve"> ADDIN ZOTERO_ITEM CSL_CITATION {"citationID":"zyUAOgQk","properties":{"formattedCitation":"(Au, Cheng, and Cheung 2001a)","plainCitation":"(Au, Cheng, and Cheung 2001a)"},"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227CC3" w:rsidRPr="00227CC3">
        <w:rPr>
          <w:rFonts w:cs="Times New Roman"/>
        </w:rPr>
        <w:t>(Au, Cheng, and Cheung 2001a)</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Cooper instrumented two bridges in England and recorded a maximum DAF of 1.42. Cooper also created a probabilistic model of DAF based on</w:t>
      </w:r>
      <w:r w:rsidR="00DC10FE">
        <w:t xml:space="preserve"> field measured</w:t>
      </w:r>
      <w:r w:rsidR="00A83457">
        <w:t xml:space="preserve">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4F3940">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4F3940" w:rsidRPr="004F3940">
        <w:rPr>
          <w:rFonts w:cs="Times New Roman"/>
          <w:szCs w:val="24"/>
        </w:rPr>
        <w:t>(E. OBrien, Li, and González 2006; Y. Li, OBrien, and González 2006)</w:t>
      </w:r>
      <w:r w:rsidR="0059044C">
        <w:fldChar w:fldCharType="end"/>
      </w:r>
      <w:r w:rsidR="0059044C">
        <w:t>.</w:t>
      </w:r>
      <w:proofErr w:type="gramEnd"/>
    </w:p>
    <w:p w:rsidR="0017222F" w:rsidRDefault="0017222F" w:rsidP="0017222F">
      <w:pPr>
        <w:pStyle w:val="Heading2"/>
      </w:pPr>
      <w:bookmarkStart w:id="7" w:name="_Toc504738997"/>
      <w:r>
        <w:t>Effects of Platooned Vehicles</w:t>
      </w:r>
      <w:bookmarkEnd w:id="7"/>
    </w:p>
    <w:p w:rsidR="0017222F" w:rsidRDefault="0017222F" w:rsidP="0017222F">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platoons, in this research platoons will refer to trucks that are virtually coupled by </w:t>
      </w:r>
      <w:r w:rsidR="00455E35">
        <w:t xml:space="preserve">wireless communication and sensing that allows on-board </w:t>
      </w:r>
      <w:r>
        <w:t>computer</w:t>
      </w:r>
      <w:r w:rsidR="00455E35">
        <w:t>s</w:t>
      </w:r>
      <w:r>
        <w:t xml:space="preserve"> </w:t>
      </w:r>
      <w:r w:rsidR="00455E35">
        <w:t>to control</w:t>
      </w:r>
      <w:r>
        <w:t xml:space="preserve"> headway and speed. Some research has looked into how this headway should be controlled to </w:t>
      </w:r>
      <w:r>
        <w:lastRenderedPageBreak/>
        <w:t xml:space="preserve">reduce congestion </w:t>
      </w:r>
      <w:r>
        <w:fldChar w:fldCharType="begin"/>
      </w:r>
      <w:r>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DD5B8A">
        <w:rPr>
          <w:rFonts w:cs="Times New Roman"/>
        </w:rPr>
        <w:t>(Lipari, Caprani, and OBrien 2017)</w:t>
      </w:r>
      <w:r>
        <w:fldChar w:fldCharType="end"/>
      </w:r>
      <w:r>
        <w:t>, but little work has been done to understand the dynamic effect of platooned trucks on highway bridges.</w:t>
      </w:r>
    </w:p>
    <w:p w:rsidR="00DC10FE" w:rsidRDefault="0017222F" w:rsidP="0017222F">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B24C4E">
        <w:rPr>
          <w:rFonts w:cs="Times New Roman"/>
        </w:rPr>
        <w:t>(Bolotin and Armstrong 1965; Kurihara and Shimogo 1978; Yeong-Bin Yang, Yau, and Hsu 1997; J. Li and Su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Wu, Yang, and Yau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9D2847">
        <w:rPr>
          <w:rFonts w:cs="Times New Roman"/>
        </w:rPr>
        <w:t>(Majka and Hartnett 2008; Kwark et al. 2004)</w:t>
      </w:r>
      <w:r>
        <w:fldChar w:fldCharType="end"/>
      </w:r>
      <w:r>
        <w:t xml:space="preserve">. </w:t>
      </w:r>
    </w:p>
    <w:p w:rsidR="0017222F" w:rsidRPr="00CB1162" w:rsidRDefault="0017222F" w:rsidP="0017222F">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than is accomplished by the deck of a highway bridge. Furthermore, the track of a railway bridge </w:t>
      </w:r>
      <w:r w:rsidR="00455E35">
        <w:t>is typically</w:t>
      </w:r>
      <w:r>
        <w:t xml:space="preserve"> smoother </w:t>
      </w:r>
      <w:r w:rsidR="00DC10FE">
        <w:t xml:space="preserve">and </w:t>
      </w:r>
      <w:r>
        <w:t xml:space="preserve">with </w:t>
      </w:r>
      <w:r w:rsidR="00DC10FE">
        <w:t>fewer irregularities</w:t>
      </w:r>
      <w:r>
        <w:t xml:space="preserve"> </w:t>
      </w:r>
      <w:r w:rsidR="00455E35">
        <w:t>than</w:t>
      </w:r>
      <w:r>
        <w:t xml:space="preserve"> a highway bridge roadway.  </w:t>
      </w:r>
    </w:p>
    <w:p w:rsidR="004E14BA" w:rsidRDefault="004E14BA" w:rsidP="004E14BA">
      <w:pPr>
        <w:pStyle w:val="Heading2"/>
      </w:pPr>
      <w:bookmarkStart w:id="8" w:name="_Toc504738998"/>
      <w:r>
        <w:t>Bridges with Excessive Vibrations</w:t>
      </w:r>
      <w:bookmarkEnd w:id="8"/>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w:t>
      </w:r>
      <w:r w:rsidR="00D85FA0">
        <w:t>characterization</w:t>
      </w:r>
      <w:r w:rsidR="00563D2A">
        <w:t xml:space="preserve"> of human perception to vibrations. </w:t>
      </w:r>
    </w:p>
    <w:p w:rsid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w:t>
      </w:r>
      <w:r w:rsidR="00DC10FE">
        <w:t>behavior</w:t>
      </w:r>
      <w:r w:rsidR="006B7236">
        <w:t xml:space="preserve">. The Ontario Highway Bridge Design Code of 1983 introduced a new serviceability limit state that was meant to </w:t>
      </w:r>
      <w:r w:rsidR="006B7236">
        <w:lastRenderedPageBreak/>
        <w:t xml:space="preserve">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9" w:name="_Toc504738999"/>
      <w:r>
        <w:t>Research Objectives and Approach</w:t>
      </w:r>
      <w:bookmarkEnd w:id="9"/>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t>Understand</w:t>
      </w:r>
      <w:r w:rsidR="00066600">
        <w:t>ing</w:t>
      </w:r>
      <w:r>
        <w:t xml:space="preserve"> </w:t>
      </w:r>
      <w:r w:rsidR="009A00D9">
        <w:t>vehicle-bridge interaction</w:t>
      </w:r>
      <w:r>
        <w:t xml:space="preserve"> and the mechanisms that govern it</w:t>
      </w:r>
    </w:p>
    <w:p w:rsidR="00B41C49" w:rsidRDefault="00066600" w:rsidP="00C11475">
      <w:pPr>
        <w:pStyle w:val="ListParagraph"/>
        <w:numPr>
          <w:ilvl w:val="0"/>
          <w:numId w:val="1"/>
        </w:numPr>
      </w:pPr>
      <w:r>
        <w:t>Proposing</w:t>
      </w:r>
      <w:r w:rsidR="003069B7">
        <w:t xml:space="preserve"> modifications to</w:t>
      </w:r>
      <w:r w:rsidR="00B41C49">
        <w:t xml:space="preserve"> current design and assessment methodologies</w:t>
      </w:r>
    </w:p>
    <w:p w:rsidR="00B41C49" w:rsidRDefault="00066600" w:rsidP="00C11475">
      <w:pPr>
        <w:pStyle w:val="ListParagraph"/>
        <w:numPr>
          <w:ilvl w:val="0"/>
          <w:numId w:val="1"/>
        </w:numPr>
      </w:pPr>
      <w:r>
        <w:t>Examination of</w:t>
      </w:r>
      <w:r w:rsidR="003A4B36">
        <w:t xml:space="preserve"> </w:t>
      </w:r>
      <w:r w:rsidR="00E20643">
        <w:t xml:space="preserve">the </w:t>
      </w:r>
      <w:r w:rsidR="003A4B36">
        <w:t xml:space="preserve">impact of </w:t>
      </w:r>
      <w:r w:rsidR="00D85FA0">
        <w:t>truck platoons</w:t>
      </w:r>
      <w:r w:rsidR="003A4B36">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D85FA0">
        <w:t>typical highway bridges</w:t>
      </w:r>
      <w:r w:rsidR="0074580E">
        <w:t>.</w:t>
      </w:r>
      <w:r w:rsidR="00C11475">
        <w:t xml:space="preserve"> </w:t>
      </w:r>
    </w:p>
    <w:p w:rsidR="00C11475" w:rsidRDefault="0032423F" w:rsidP="00C11475">
      <w:pPr>
        <w:pStyle w:val="Heading2"/>
      </w:pPr>
      <w:bookmarkStart w:id="10" w:name="_Toc504739000"/>
      <w:r>
        <w:t xml:space="preserve">Understanding </w:t>
      </w:r>
      <w:r w:rsidR="001448D9">
        <w:t>vehicle-bridge interaction</w:t>
      </w:r>
      <w:bookmarkEnd w:id="10"/>
    </w:p>
    <w:p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lastRenderedPageBreak/>
        <w:t>The FE model</w:t>
      </w:r>
      <w:r w:rsidR="008809F8">
        <w:t>s</w:t>
      </w:r>
      <w:r>
        <w:t xml:space="preserve"> will be constructed based on </w:t>
      </w:r>
      <w:r w:rsidR="00242307">
        <w:t>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t>T</w:t>
      </w:r>
      <w:r w:rsidR="005204DE">
        <w:t xml:space="preserve">he </w:t>
      </w:r>
      <w:r w:rsidR="00D85FA0">
        <w:t xml:space="preserve">VBI </w:t>
      </w:r>
      <w:r w:rsidR="005204DE">
        <w:t>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1448D9">
        <w:t xml:space="preserve">again </w:t>
      </w:r>
      <w:r w:rsidR="00BF5F96">
        <w:t xml:space="preserve">be adjusted. </w:t>
      </w:r>
    </w:p>
    <w:p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rsidR="00B11172" w:rsidRDefault="00B448FB" w:rsidP="00B11172">
      <w:r>
        <w:t xml:space="preserve">The hope is to find out </w:t>
      </w:r>
      <w:r w:rsidR="00D85FA0">
        <w:t>which</w:t>
      </w:r>
      <w:r>
        <w:t xml:space="preserve"> types of bridges are vulnerable to this phenomenon and how to prevent it or </w:t>
      </w:r>
      <w:r w:rsidR="001448D9">
        <w:t xml:space="preserve">how to </w:t>
      </w:r>
      <w:r>
        <w:t>modify existing structures to eliminate the phenomenon.</w:t>
      </w:r>
    </w:p>
    <w:p w:rsidR="00247918" w:rsidRDefault="00654BFD" w:rsidP="008809F8">
      <w:pPr>
        <w:pStyle w:val="Heading2"/>
      </w:pPr>
      <w:bookmarkStart w:id="11" w:name="_Toc504739001"/>
      <w:r>
        <w:t>Addressing</w:t>
      </w:r>
      <w:r w:rsidR="008809F8">
        <w:t xml:space="preserve"> current design and assessment methodologies</w:t>
      </w:r>
      <w:bookmarkEnd w:id="11"/>
      <w:r w:rsidR="008809F8">
        <w:t xml:space="preserve"> </w:t>
      </w:r>
    </w:p>
    <w:p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exists an </w:t>
      </w:r>
      <w:r w:rsidR="00596E25">
        <w:t>acceptable modelling method that the “typical” engineer could</w:t>
      </w:r>
      <w:r w:rsidR="00654BFD">
        <w:t xml:space="preserve"> easily</w:t>
      </w:r>
      <w:r w:rsidR="00596E25">
        <w:t xml:space="preserve"> understand and</w:t>
      </w:r>
      <w:r w:rsidR="00D85FA0">
        <w:t xml:space="preserve"> implement</w:t>
      </w:r>
      <w:r w:rsidR="00596E25">
        <w:t xml:space="preserve">. </w:t>
      </w:r>
    </w:p>
    <w:p w:rsidR="00C4213A" w:rsidRDefault="00C4213A" w:rsidP="00C4213A">
      <w:pPr>
        <w:pStyle w:val="Heading2"/>
      </w:pPr>
      <w:bookmarkStart w:id="12" w:name="_Toc504739002"/>
      <w:r>
        <w:t>Impact of platooning on bridge responses</w:t>
      </w:r>
      <w:bookmarkEnd w:id="12"/>
    </w:p>
    <w:p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structure and should be avoided. Additional parametric studies will be conducted to </w:t>
      </w:r>
      <w:r w:rsidR="00B14DBD">
        <w:lastRenderedPageBreak/>
        <w:t xml:space="preserve">understand how the structural characteristics influence the “problematic” platooning parameters. </w:t>
      </w:r>
    </w:p>
    <w:p w:rsidR="00B11172" w:rsidRDefault="004C7130" w:rsidP="00B11172">
      <w:pPr>
        <w:pStyle w:val="Heading1"/>
      </w:pPr>
      <w:bookmarkStart w:id="13" w:name="_Toc504739003"/>
      <w:r>
        <w:t>Work Plan</w:t>
      </w:r>
      <w:bookmarkEnd w:id="13"/>
    </w:p>
    <w:p w:rsidR="00B11172" w:rsidRDefault="00DB798F" w:rsidP="00DB798F">
      <w:pPr>
        <w:pStyle w:val="Heading2"/>
      </w:pPr>
      <w:bookmarkStart w:id="14" w:name="_Toc504739004"/>
      <w:r>
        <w:t xml:space="preserve">Task 1 – </w:t>
      </w:r>
      <w:r w:rsidR="007465FC">
        <w:t>Field</w:t>
      </w:r>
      <w:r>
        <w:t xml:space="preserve"> testing </w:t>
      </w:r>
      <w:r w:rsidR="007465FC">
        <w:t>and simulation of test structure</w:t>
      </w:r>
      <w:bookmarkEnd w:id="14"/>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080F83">
      <w:pPr>
        <w:pStyle w:val="ListParagraph"/>
        <w:numPr>
          <w:ilvl w:val="0"/>
          <w:numId w:val="2"/>
        </w:numPr>
        <w:ind w:left="360" w:firstLine="0"/>
      </w:pPr>
      <w:r>
        <w:t xml:space="preserve">Perform preliminary field test of </w:t>
      </w:r>
      <w:r w:rsidR="00C672D9">
        <w:t>bridge</w:t>
      </w:r>
      <w:r>
        <w:t xml:space="preserve">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080F83">
      <w:pPr>
        <w:pStyle w:val="ListParagraph"/>
        <w:numPr>
          <w:ilvl w:val="0"/>
          <w:numId w:val="2"/>
        </w:numPr>
        <w:ind w:left="360" w:firstLine="0"/>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w:t>
      </w:r>
      <w:r w:rsidR="00C672D9">
        <w:t>attached</w:t>
      </w:r>
      <w:r w:rsidR="00082139">
        <w:t xml:space="preserve"> with epoxy and sampled with </w:t>
      </w:r>
      <w:r w:rsidR="00511702">
        <w:t>a Campbell acquisition system. Because, of the lack of power infrastructure on site, batteries will be used to power the acquisition systems</w:t>
      </w:r>
      <w:r w:rsidR="00082139">
        <w:t xml:space="preserve">. </w:t>
      </w:r>
    </w:p>
    <w:p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w:t>
      </w:r>
      <w:r w:rsidR="00C672D9">
        <w:t>The m</w:t>
      </w:r>
      <w:r>
        <w:t xml:space="preserve">odel will be error screened and validated by comparing behavior of model to that which would be expected for the structural form and to those observed </w:t>
      </w:r>
      <w:r>
        <w:lastRenderedPageBreak/>
        <w:t xml:space="preserve">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vibration levels. </w:t>
      </w:r>
      <w:r w:rsidR="00C91D88">
        <w:t xml:space="preserve">Some of these may become apparent from model anomalies or disparities that must be addressed as part of the calibration process. The model will further be used to examine the influence of unique bridge characteristics (i.e. support cross girder, separation of spans, tall piers) to the observed structural behavior. </w:t>
      </w:r>
      <w:r>
        <w:t xml:space="preserve"> </w:t>
      </w:r>
    </w:p>
    <w:p w:rsidR="005A7130" w:rsidRDefault="005A7130" w:rsidP="005A7130">
      <w:pPr>
        <w:pStyle w:val="Heading2"/>
      </w:pPr>
      <w:bookmarkStart w:id="15" w:name="_Toc504739005"/>
      <w:r>
        <w:t xml:space="preserve">Task 2 – </w:t>
      </w:r>
      <w:r w:rsidR="00C4213A">
        <w:t xml:space="preserve">Refinement of FE simulation with VBI </w:t>
      </w:r>
      <w:r w:rsidR="008A2B1D">
        <w:t>testing</w:t>
      </w:r>
      <w:bookmarkEnd w:id="15"/>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080F83">
      <w:pPr>
        <w:pStyle w:val="ListParagraph"/>
        <w:numPr>
          <w:ilvl w:val="0"/>
          <w:numId w:val="3"/>
        </w:numPr>
        <w:ind w:left="360" w:firstLine="0"/>
      </w:pPr>
      <w:r>
        <w:t>Identify appropriate FE software and create model that is capable of simulating moving vehicle loads and resulting structural respon</w:t>
      </w:r>
      <w:r w:rsidR="00D96E8D">
        <w:t>se</w:t>
      </w:r>
      <w:r w:rsidR="00C672D9">
        <w:t>. Calibrate the model</w:t>
      </w:r>
      <w:r w:rsidR="00D96E8D">
        <w:t xml:space="preserve">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w:t>
      </w:r>
      <w:r w:rsidR="00C672D9">
        <w:t xml:space="preserve">truck </w:t>
      </w:r>
      <w:r w:rsidR="00DB2084">
        <w:t xml:space="preserve">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corresponding structural vibrations will be examined. The effect of the</w:t>
      </w:r>
      <w:r w:rsidR="00CA26E9">
        <w:t xml:space="preserve"> </w:t>
      </w:r>
      <w:r w:rsidR="00787BA9">
        <w:t xml:space="preserve">different </w:t>
      </w:r>
      <w:r w:rsidR="00787BA9">
        <w:lastRenderedPageBreak/>
        <w:t xml:space="preserve">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The test v</w:t>
      </w:r>
      <w:r w:rsidR="00C672D9">
        <w:t>ehicle will be modeled as a spri</w:t>
      </w:r>
      <w:r w:rsidR="00DB2084">
        <w:t xml:space="preserve">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rsidR="006D0500" w:rsidRDefault="006D0500" w:rsidP="00D660E0">
      <w:pPr>
        <w:pStyle w:val="Heading2"/>
      </w:pPr>
      <w:bookmarkStart w:id="16" w:name="_Toc504739006"/>
      <w:r>
        <w:t xml:space="preserve">Task 3 </w:t>
      </w:r>
      <w:r w:rsidR="00D660E0">
        <w:t>–</w:t>
      </w:r>
      <w:r>
        <w:t xml:space="preserve"> </w:t>
      </w:r>
      <w:r w:rsidR="00AC4F2F">
        <w:t>Identify influential mechanisms to VBI</w:t>
      </w:r>
      <w:bookmarkEnd w:id="16"/>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xml:space="preserve">. This will focus on reducing the geometric complexity of the model. For instance, the substructure can be reduced to springs and support conditions at the ends of the girders, and the superstructure can be reduced to a grillage or single-line-girder model. For any reduction </w:t>
      </w:r>
      <w:r w:rsidR="00C672D9">
        <w:t>attempts</w:t>
      </w:r>
      <w:r>
        <w:t>,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speed, road surface roughness, bridge </w:t>
      </w:r>
      <w:r w:rsidR="001761B2">
        <w:t>material properties, bridge support conditions</w:t>
      </w:r>
      <w:r w:rsidR="00DE1CD6">
        <w:t>)</w:t>
      </w:r>
      <w:r w:rsidR="001761B2">
        <w:t>.</w:t>
      </w:r>
      <w:r w:rsidR="00F0395C">
        <w:t xml:space="preserve"> </w:t>
      </w:r>
      <w:r w:rsidR="00E264F6">
        <w:lastRenderedPageBreak/>
        <w:t>The selected</w:t>
      </w:r>
      <w:r w:rsidR="00F0395C">
        <w:t xml:space="preserve"> parameters will be altered to </w:t>
      </w:r>
      <w:r w:rsidR="001761B2">
        <w:t>see if they have any effect on the</w:t>
      </w:r>
      <w:r w:rsidR="0040258A">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 xml:space="preserve">that have </w:t>
      </w:r>
      <w:r w:rsidR="00E27D4D">
        <w:t>“</w:t>
      </w:r>
      <w:r w:rsidR="00DE1CD6">
        <w:t>overlapping</w:t>
      </w:r>
      <w:r w:rsidR="00E27D4D">
        <w:t>”</w:t>
      </w:r>
      <w:r w:rsidR="00DE1CD6">
        <w:t xml:space="preserve">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rsidR="006A652F" w:rsidRDefault="000A3565" w:rsidP="00080F83">
      <w:pPr>
        <w:pStyle w:val="ListParagraph"/>
        <w:numPr>
          <w:ilvl w:val="0"/>
          <w:numId w:val="5"/>
        </w:numPr>
        <w:ind w:left="360" w:firstLine="0"/>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 xml:space="preserve">advantageous to plot responses versus the first natural frequency, which is </w:t>
      </w:r>
      <w:r w:rsidR="0040258A">
        <w:t xml:space="preserve">largely </w:t>
      </w:r>
      <w:r w:rsidR="00102485">
        <w:t>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E264F6" w:rsidP="00080F83">
      <w:pPr>
        <w:pStyle w:val="ListParagraph"/>
        <w:numPr>
          <w:ilvl w:val="0"/>
          <w:numId w:val="5"/>
        </w:numPr>
        <w:ind w:left="360" w:firstLine="0"/>
      </w:pPr>
      <w:r>
        <w:t xml:space="preserve">Comment on the final set of parameters and their relation to vehicle or structural mechanisms. Identify design and management decisions that have an effect on those mechanisms. </w:t>
      </w:r>
    </w:p>
    <w:p w:rsidR="00E57179" w:rsidRDefault="00E57179" w:rsidP="00BD3C36">
      <w:pPr>
        <w:pStyle w:val="Heading2"/>
      </w:pPr>
      <w:bookmarkStart w:id="17" w:name="_Toc504739007"/>
      <w:r>
        <w:t xml:space="preserve">Task 4 </w:t>
      </w:r>
      <w:r w:rsidR="00917A2A">
        <w:t>– Assess code methods and investigate alternatives</w:t>
      </w:r>
      <w:bookmarkEnd w:id="17"/>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lastRenderedPageBreak/>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w:t>
      </w:r>
      <w:r w:rsidR="0040258A">
        <w:t xml:space="preserve"> of the two statistical methods</w:t>
      </w:r>
      <w:r w:rsidR="004E1067">
        <w:t xml:space="preserve"> and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w:t>
      </w:r>
      <w:r w:rsidR="0040258A">
        <w:t>which will be</w:t>
      </w:r>
      <w:r w:rsidR="004E1067">
        <w:t xml:space="preserve"> subsequently run and results collected. </w:t>
      </w:r>
      <w:r w:rsidR="00C67EB5">
        <w:t xml:space="preserve">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If no trends can be observed, the models will be reexamined in an effort to identify new characteristics to include in the st</w:t>
      </w:r>
      <w:r w:rsidR="0001149D">
        <w:t>atis</w:t>
      </w:r>
      <w:r w:rsidR="00505FE8">
        <w:t>tical analyse</w:t>
      </w:r>
      <w:r w:rsidR="0001149D">
        <w:t xml:space="preserve">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 xml:space="preserve">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identify a simple relationship for the maximum amplification factor. Other methods will be identified as necessary for amplification factors at other locations on the structure or for other resp</w:t>
      </w:r>
      <w:r w:rsidR="00505FE8">
        <w:t>onse types</w:t>
      </w:r>
      <w:r>
        <w:t xml:space="preserve">. </w:t>
      </w:r>
    </w:p>
    <w:p w:rsidR="00AC4F2F" w:rsidRDefault="00AC4F2F" w:rsidP="00080F83">
      <w:pPr>
        <w:pStyle w:val="ListParagraph"/>
        <w:numPr>
          <w:ilvl w:val="0"/>
          <w:numId w:val="8"/>
        </w:numPr>
        <w:ind w:left="360" w:firstLine="0"/>
      </w:pPr>
      <w:r>
        <w:lastRenderedPageBreak/>
        <w:t xml:space="preserve">If </w:t>
      </w:r>
      <w:r w:rsidR="005B315D">
        <w:t xml:space="preserve">no </w:t>
      </w:r>
      <w:r w:rsidR="00ED2CCE">
        <w:t xml:space="preserve">simple relationships are found as part of the previous task, or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40258A">
        <w:t xml:space="preserve">simplify the modeling of the interaction by </w:t>
      </w:r>
      <w:r w:rsidR="00080F83">
        <w:t>split</w:t>
      </w:r>
      <w:r w:rsidR="0040258A">
        <w:t>ting</w:t>
      </w:r>
      <w:r w:rsidR="00080F83">
        <w:t xml:space="preserve"> the </w:t>
      </w:r>
      <w:r w:rsidR="0040258A">
        <w:t>analysis</w:t>
      </w:r>
      <w:r w:rsidR="00080F83">
        <w:t xml:space="preserve">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080F83" w:rsidP="00080F83">
      <w:pPr>
        <w:pStyle w:val="Heading2"/>
      </w:pPr>
      <w:bookmarkStart w:id="18" w:name="_Toc504739008"/>
      <w:r>
        <w:t>Task 5 – Investigate the effect of platooned vehicles on bridges</w:t>
      </w:r>
      <w:bookmarkEnd w:id="18"/>
    </w:p>
    <w:p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w:t>
      </w:r>
      <w:r w:rsidR="0040258A">
        <w:t xml:space="preserve"> maximum dynamic amplification.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w:t>
      </w:r>
      <w:r w:rsidR="0040258A">
        <w:t>as well as capable of b</w:t>
      </w:r>
      <w:r w:rsidR="00DB07CD">
        <w:t>ound</w:t>
      </w:r>
      <w:r w:rsidR="0040258A">
        <w:t>ing</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w:t>
      </w:r>
      <w:r>
        <w:lastRenderedPageBreak/>
        <w:t xml:space="preserve">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5B0D16" w:rsidRDefault="00B97369" w:rsidP="005B0D16">
      <w:pPr>
        <w:pStyle w:val="Heading2"/>
      </w:pPr>
      <w:bookmarkStart w:id="19" w:name="_Toc504739010"/>
      <w:r>
        <w:t>Schedule</w:t>
      </w:r>
      <w:bookmarkEnd w:id="19"/>
    </w:p>
    <w:p w:rsidR="005A7130" w:rsidRDefault="005B0D16" w:rsidP="00545BAE">
      <w:r>
        <w:rPr>
          <w:noProof/>
        </w:rPr>
        <w:drawing>
          <wp:inline distT="0" distB="0" distL="0" distR="0" wp14:anchorId="7C233083" wp14:editId="6D09068D">
            <wp:extent cx="5486400" cy="2359269"/>
            <wp:effectExtent l="19050" t="19050" r="1905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a:stretch/>
                  </pic:blipFill>
                  <pic:spPr bwMode="auto">
                    <a:xfrm>
                      <a:off x="0" y="0"/>
                      <a:ext cx="5486400" cy="23592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11172" w:rsidRDefault="004C7130" w:rsidP="00B11172">
      <w:pPr>
        <w:pStyle w:val="Heading1"/>
      </w:pPr>
      <w:bookmarkStart w:id="20" w:name="_Toc504739011"/>
      <w:r>
        <w:t xml:space="preserve">Current </w:t>
      </w:r>
      <w:r w:rsidR="00E3405D">
        <w:t>Progress</w:t>
      </w:r>
      <w:bookmarkEnd w:id="20"/>
    </w:p>
    <w:p w:rsidR="00340099" w:rsidRDefault="005B0D16" w:rsidP="00B11172">
      <w:r>
        <w:t xml:space="preserve">Research on this topic began in </w:t>
      </w:r>
      <w:r w:rsidR="001156D8">
        <w:t>April</w:t>
      </w:r>
      <w:r>
        <w:t xml:space="preserve"> of 2016</w:t>
      </w:r>
      <w:r w:rsidR="001156D8">
        <w:t xml:space="preserve"> </w:t>
      </w:r>
      <w:r w:rsidR="001053C2">
        <w:t>after</w:t>
      </w:r>
      <w:r w:rsidR="001156D8">
        <w:t xml:space="preserve">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r w:rsidR="001053C2">
        <w:t>bridge,</w:t>
      </w:r>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revealed no structural deficiencies or abnormalities. The increased amplification factor </w:t>
      </w:r>
      <w:r w:rsidR="00A04BFF">
        <w:t>resulted in lower</w:t>
      </w:r>
      <w:r>
        <w:t xml:space="preserve"> bridge ratings, but </w:t>
      </w:r>
      <w:r w:rsidR="00A04BFF">
        <w:t xml:space="preserve">they remained greater than 1.0. Model simulations further revealed that the cross girder effectively transmits vibrations, thus exciting modes </w:t>
      </w:r>
      <w:r w:rsidR="00A04BFF">
        <w:lastRenderedPageBreak/>
        <w:t>of</w:t>
      </w:r>
      <w:r w:rsidR="00350907">
        <w:t xml:space="preserve"> vibration in the unloaded span. This explains why motorists, stopped in traffic on one side of the bridge, can still </w:t>
      </w:r>
      <w:r w:rsidR="001053C2">
        <w:t>perceive</w:t>
      </w:r>
      <w:r w:rsidR="00350907">
        <w:t xml:space="preserve"> large vibrations.</w:t>
      </w:r>
      <w:r w:rsidR="00A04BFF">
        <w:t xml:space="preserve"> </w:t>
      </w:r>
    </w:p>
    <w:p w:rsidR="00350907" w:rsidRDefault="00350907" w:rsidP="00B11172">
      <w:r>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w:t>
      </w:r>
      <w:r w:rsidR="001053C2">
        <w:t>for there to be any hope of</w:t>
      </w:r>
      <w:r w:rsidR="00722431">
        <w:t xml:space="preserve"> simulations </w:t>
      </w:r>
      <w:r w:rsidR="001053C2">
        <w:t>matching</w:t>
      </w:r>
      <w:r w:rsidR="00722431">
        <w:t xml:space="preserve"> the experimental responses. Therefore, RWS Consulting was contracted to measure the roadway profile, which was completed on November 11, 2017. </w:t>
      </w:r>
    </w:p>
    <w:p w:rsidR="00810798" w:rsidRDefault="00722431" w:rsidP="00B11172">
      <w:r>
        <w:t xml:space="preserve">One of the measured profiles </w:t>
      </w:r>
      <w:r w:rsidR="001053C2">
        <w:t>was</w:t>
      </w:r>
      <w:r>
        <w:t xml:space="preserve">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rsidR="00B11172" w:rsidRDefault="00B11172" w:rsidP="00B11172">
      <w:pPr>
        <w:pStyle w:val="Heading1"/>
      </w:pPr>
      <w:bookmarkStart w:id="21" w:name="_Toc504739012"/>
      <w:r>
        <w:t>Conclusions</w:t>
      </w:r>
      <w:bookmarkEnd w:id="21"/>
    </w:p>
    <w:p w:rsidR="001053C2" w:rsidRPr="001053C2" w:rsidRDefault="001053C2" w:rsidP="001053C2">
      <w:r>
        <w:t xml:space="preserve">The current body of knowledge in bridge design and assessment </w:t>
      </w:r>
      <w:r w:rsidR="00F96E26">
        <w:t>is incapable of properly considering vehicle-bridge interaction and wholly inadequate at determining the effect of truck platoons on bridges. Previous research may agree on the maximum dynamic amplification that can be expected for a typical bridge, but provides little insight on the mechanisms that influence dynamic amplification and the characteristics of a bridge that may exhibit excessive amplifications</w:t>
      </w:r>
    </w:p>
    <w:p w:rsidR="00B11172" w:rsidRDefault="00E74B83" w:rsidP="00B11172">
      <w:r>
        <w:lastRenderedPageBreak/>
        <w:t xml:space="preserve">The </w:t>
      </w:r>
      <w:r w:rsidR="00F96E26">
        <w:t xml:space="preserve">current </w:t>
      </w:r>
      <w:r>
        <w:t xml:space="preserve">state of </w:t>
      </w:r>
      <w:r w:rsidR="00F96E26">
        <w:t>this</w:t>
      </w:r>
      <w:r>
        <w:t xml:space="preserve"> research had resulted in the following main conclusions. </w:t>
      </w:r>
    </w:p>
    <w:p w:rsidR="00E74B83" w:rsidRDefault="00E74B83" w:rsidP="00E74B83">
      <w:pPr>
        <w:pStyle w:val="ListParagraph"/>
        <w:numPr>
          <w:ilvl w:val="0"/>
          <w:numId w:val="11"/>
        </w:numPr>
      </w:pPr>
      <w:r>
        <w:t xml:space="preserve">The </w:t>
      </w:r>
      <w:r w:rsidR="00F96E26">
        <w:t xml:space="preserve">test </w:t>
      </w:r>
      <w:bookmarkStart w:id="22" w:name="_GoBack"/>
      <w:bookmarkEnd w:id="22"/>
      <w:r>
        <w:t>bridge is experiencing vibrations that violate human comfort criteria</w:t>
      </w:r>
    </w:p>
    <w:p w:rsidR="00E74B83" w:rsidRDefault="00E74B83" w:rsidP="00E74B83">
      <w:pPr>
        <w:pStyle w:val="ListParagraph"/>
        <w:numPr>
          <w:ilvl w:val="0"/>
          <w:numId w:val="11"/>
        </w:numPr>
      </w:pPr>
      <w:r>
        <w:t>The observed dynamic amplifications exceed that suggested by AASHTO</w:t>
      </w:r>
    </w:p>
    <w:p w:rsidR="00E74B83" w:rsidRDefault="00E74B83" w:rsidP="00E74B83">
      <w:pPr>
        <w:pStyle w:val="ListParagraph"/>
        <w:numPr>
          <w:ilvl w:val="0"/>
          <w:numId w:val="11"/>
        </w:numPr>
      </w:pPr>
      <w:r>
        <w:t>The bridge appears free of abnormalities and is in good functioning order</w:t>
      </w:r>
    </w:p>
    <w:p w:rsidR="00E74B83" w:rsidRDefault="00E74B83" w:rsidP="00E74B83">
      <w:pPr>
        <w:pStyle w:val="ListParagraph"/>
        <w:numPr>
          <w:ilvl w:val="0"/>
          <w:numId w:val="11"/>
        </w:numPr>
      </w:pPr>
      <w:r>
        <w:t>A vehicle experiences higher vibration when on the bridge and at higher speeds</w:t>
      </w:r>
    </w:p>
    <w:p w:rsidR="00E74B83" w:rsidRDefault="00E74B83" w:rsidP="00E74B83">
      <w:pPr>
        <w:pStyle w:val="ListParagraph"/>
        <w:numPr>
          <w:ilvl w:val="0"/>
          <w:numId w:val="11"/>
        </w:numPr>
      </w:pPr>
      <w:r>
        <w:t>The bridge is readily excited by even a single vehicle</w:t>
      </w:r>
    </w:p>
    <w:p w:rsidR="00E74B83" w:rsidRDefault="00E74B83" w:rsidP="00E74B83">
      <w:pPr>
        <w:pStyle w:val="ListParagraph"/>
        <w:numPr>
          <w:ilvl w:val="0"/>
          <w:numId w:val="11"/>
        </w:numPr>
      </w:pPr>
      <w:r>
        <w:t xml:space="preserve">The roadway profile has a great effect on the response of a traversing vehicle </w:t>
      </w:r>
    </w:p>
    <w:p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rsidR="00B11172" w:rsidRDefault="00B11172" w:rsidP="00B11172">
      <w:pPr>
        <w:pStyle w:val="Heading1"/>
      </w:pPr>
      <w:bookmarkStart w:id="23" w:name="_Toc504739013"/>
      <w:r>
        <w:t>References</w:t>
      </w:r>
      <w:bookmarkEnd w:id="23"/>
    </w:p>
    <w:p w:rsidR="00227CC3" w:rsidRPr="00227CC3" w:rsidRDefault="00FF34B6" w:rsidP="00227CC3">
      <w:pPr>
        <w:pStyle w:val="Bibliography"/>
        <w:rPr>
          <w:rFonts w:cs="Times New Roman"/>
        </w:rPr>
      </w:pPr>
      <w:r>
        <w:fldChar w:fldCharType="begin"/>
      </w:r>
      <w:r w:rsidR="00B909DC">
        <w:instrText xml:space="preserve"> ADDIN ZOTERO_BIBL {"custom":[]} CSL_BIBLIOGRAPHY </w:instrText>
      </w:r>
      <w:r>
        <w:fldChar w:fldCharType="separate"/>
      </w:r>
      <w:r w:rsidR="00227CC3" w:rsidRPr="00227CC3">
        <w:rPr>
          <w:rFonts w:cs="Times New Roman"/>
        </w:rPr>
        <w:t xml:space="preserve">AASHTO, LRFD. 1998. </w:t>
      </w:r>
      <w:r w:rsidR="00227CC3" w:rsidRPr="00227CC3">
        <w:rPr>
          <w:rFonts w:cs="Times New Roman"/>
          <w:i/>
          <w:iCs/>
        </w:rPr>
        <w:t>Bridge Design Specifications</w:t>
      </w:r>
      <w:r w:rsidR="00227CC3" w:rsidRPr="00227CC3">
        <w:rPr>
          <w:rFonts w:cs="Times New Roman"/>
        </w:rPr>
        <w:t>. American Association of State Highway and Transportation Officials, Washington, DC.</w:t>
      </w:r>
    </w:p>
    <w:p w:rsidR="00227CC3" w:rsidRPr="00227CC3" w:rsidRDefault="00227CC3" w:rsidP="00227CC3">
      <w:pPr>
        <w:pStyle w:val="Bibliography"/>
        <w:rPr>
          <w:rFonts w:cs="Times New Roman"/>
        </w:rPr>
      </w:pPr>
      <w:r w:rsidRPr="00227CC3">
        <w:rPr>
          <w:rFonts w:cs="Times New Roman"/>
        </w:rPr>
        <w:t>Aramraks, Trakool. 1975. “Highway Bridge Vibration Studies: Interim Report.”</w:t>
      </w:r>
    </w:p>
    <w:p w:rsidR="00227CC3" w:rsidRPr="00227CC3" w:rsidRDefault="00227CC3" w:rsidP="00227CC3">
      <w:pPr>
        <w:pStyle w:val="Bibliography"/>
        <w:rPr>
          <w:rFonts w:cs="Times New Roman"/>
        </w:rPr>
      </w:pPr>
      <w:r w:rsidRPr="00227CC3">
        <w:rPr>
          <w:rFonts w:cs="Times New Roman"/>
        </w:rPr>
        <w:t xml:space="preserve">Ashebo, Demeke B., Tommy HT Chan, and Ling Yu. 2007. “Evaluation of Dynamic Loads on a Skew Box Girder Continuous Bridge Part I: Field Test and Modal Analysis.” </w:t>
      </w:r>
      <w:r w:rsidRPr="00227CC3">
        <w:rPr>
          <w:rFonts w:cs="Times New Roman"/>
          <w:i/>
          <w:iCs/>
        </w:rPr>
        <w:t>Engineering Structures</w:t>
      </w:r>
      <w:r w:rsidRPr="00227CC3">
        <w:rPr>
          <w:rFonts w:cs="Times New Roman"/>
        </w:rPr>
        <w:t xml:space="preserve"> 29 (6): 1052–1063.</w:t>
      </w:r>
    </w:p>
    <w:p w:rsidR="00227CC3" w:rsidRPr="00227CC3" w:rsidRDefault="00227CC3" w:rsidP="00227CC3">
      <w:pPr>
        <w:pStyle w:val="Bibliography"/>
        <w:rPr>
          <w:rFonts w:cs="Times New Roman"/>
        </w:rPr>
      </w:pPr>
      <w:r w:rsidRPr="00227CC3">
        <w:rPr>
          <w:rFonts w:cs="Times New Roman"/>
        </w:rPr>
        <w:t xml:space="preserve">Au, F. T. K., Y. S. Cheng, and Y. K. Cheung. 2001a. “Effects of Random Road Surface Roughness and Long-Term Deflection of Prestressed Concrete Girder and Cable-Stayed Bridges on Impact Due to Moving Vehicles.” </w:t>
      </w:r>
      <w:r w:rsidRPr="00227CC3">
        <w:rPr>
          <w:rFonts w:cs="Times New Roman"/>
          <w:i/>
          <w:iCs/>
        </w:rPr>
        <w:t>Computers &amp; Structures</w:t>
      </w:r>
      <w:r w:rsidRPr="00227CC3">
        <w:rPr>
          <w:rFonts w:cs="Times New Roman"/>
        </w:rPr>
        <w:t xml:space="preserve"> 79 (8): 853–872.</w:t>
      </w:r>
    </w:p>
    <w:p w:rsidR="00227CC3" w:rsidRPr="00227CC3" w:rsidRDefault="00227CC3" w:rsidP="00227CC3">
      <w:pPr>
        <w:pStyle w:val="Bibliography"/>
        <w:rPr>
          <w:rFonts w:cs="Times New Roman"/>
        </w:rPr>
      </w:pPr>
      <w:r w:rsidRPr="00227CC3">
        <w:rPr>
          <w:rFonts w:cs="Times New Roman"/>
        </w:rPr>
        <w:t xml:space="preserve">———. 2001b. “Vibration Analysis of Bridges under Moving Vehicles and Trains: An Overview.” </w:t>
      </w:r>
      <w:r w:rsidRPr="00227CC3">
        <w:rPr>
          <w:rFonts w:cs="Times New Roman"/>
          <w:i/>
          <w:iCs/>
        </w:rPr>
        <w:t>Progress in Structural Engineering and Materials</w:t>
      </w:r>
      <w:r w:rsidRPr="00227CC3">
        <w:rPr>
          <w:rFonts w:cs="Times New Roman"/>
        </w:rPr>
        <w:t xml:space="preserve"> 3 (3): 299–304.</w:t>
      </w:r>
    </w:p>
    <w:p w:rsidR="00227CC3" w:rsidRPr="00227CC3" w:rsidRDefault="00227CC3" w:rsidP="00227CC3">
      <w:pPr>
        <w:pStyle w:val="Bibliography"/>
        <w:rPr>
          <w:rFonts w:cs="Times New Roman"/>
        </w:rPr>
      </w:pPr>
      <w:r w:rsidRPr="00227CC3">
        <w:rPr>
          <w:rFonts w:cs="Times New Roman"/>
        </w:rPr>
        <w:t xml:space="preserve">Bolotin, V. V., and H. L. Armstrong. 1965. “The Dynamic Stability of Elastic Systems.” </w:t>
      </w:r>
      <w:r w:rsidRPr="00227CC3">
        <w:rPr>
          <w:rFonts w:cs="Times New Roman"/>
          <w:i/>
          <w:iCs/>
        </w:rPr>
        <w:t>American Journal of Physics</w:t>
      </w:r>
      <w:r w:rsidRPr="00227CC3">
        <w:rPr>
          <w:rFonts w:cs="Times New Roman"/>
        </w:rPr>
        <w:t xml:space="preserve"> 33 (9): 752–753.</w:t>
      </w:r>
    </w:p>
    <w:p w:rsidR="00227CC3" w:rsidRPr="00227CC3" w:rsidRDefault="00227CC3" w:rsidP="00227CC3">
      <w:pPr>
        <w:pStyle w:val="Bibliography"/>
        <w:rPr>
          <w:rFonts w:cs="Times New Roman"/>
        </w:rPr>
      </w:pPr>
      <w:r w:rsidRPr="00227CC3">
        <w:rPr>
          <w:rFonts w:cs="Times New Roman"/>
        </w:rPr>
        <w:t xml:space="preserve">BS. 2006. “EN-1993-2: Eurocode 3: Design of Steel Structures-Part 2: Steel Bridges.” </w:t>
      </w:r>
      <w:r w:rsidRPr="00227CC3">
        <w:rPr>
          <w:rFonts w:cs="Times New Roman"/>
          <w:i/>
          <w:iCs/>
        </w:rPr>
        <w:t>British Standards Institution, United Kingdom</w:t>
      </w:r>
      <w:r w:rsidRPr="00227CC3">
        <w:rPr>
          <w:rFonts w:cs="Times New Roman"/>
        </w:rPr>
        <w:t>.</w:t>
      </w:r>
    </w:p>
    <w:p w:rsidR="00227CC3" w:rsidRPr="00227CC3" w:rsidRDefault="00227CC3" w:rsidP="00227CC3">
      <w:pPr>
        <w:pStyle w:val="Bibliography"/>
        <w:rPr>
          <w:rFonts w:cs="Times New Roman"/>
        </w:rPr>
      </w:pPr>
      <w:r w:rsidRPr="00227CC3">
        <w:rPr>
          <w:rFonts w:cs="Times New Roman"/>
        </w:rPr>
        <w:t xml:space="preserve">Caprani, Colin C. 2012. “Lifetime Highway Bridge Traffic Load Effect from a Combination of Traffic States Allowing for Dynamic Amplification.” </w:t>
      </w:r>
      <w:r w:rsidRPr="00227CC3">
        <w:rPr>
          <w:rFonts w:cs="Times New Roman"/>
          <w:i/>
          <w:iCs/>
        </w:rPr>
        <w:t>Journal of Bridge Engineering</w:t>
      </w:r>
      <w:r w:rsidRPr="00227CC3">
        <w:rPr>
          <w:rFonts w:cs="Times New Roman"/>
        </w:rPr>
        <w:t xml:space="preserve"> 18 (9): 901–909.</w:t>
      </w:r>
    </w:p>
    <w:p w:rsidR="00227CC3" w:rsidRPr="00227CC3" w:rsidRDefault="00227CC3" w:rsidP="00227CC3">
      <w:pPr>
        <w:pStyle w:val="Bibliography"/>
        <w:rPr>
          <w:rFonts w:cs="Times New Roman"/>
        </w:rPr>
      </w:pPr>
      <w:r w:rsidRPr="00227CC3">
        <w:rPr>
          <w:rFonts w:cs="Times New Roman"/>
        </w:rPr>
        <w:t xml:space="preserve">Chatterjee, P. K., T. K. Datta, and C. S. Surana. 1994. “Vibration of Continuous Bridges under Moving Vehicles.” </w:t>
      </w:r>
      <w:r w:rsidRPr="00227CC3">
        <w:rPr>
          <w:rFonts w:cs="Times New Roman"/>
          <w:i/>
          <w:iCs/>
        </w:rPr>
        <w:t>Journal of Sound and Vibration</w:t>
      </w:r>
      <w:r w:rsidRPr="00227CC3">
        <w:rPr>
          <w:rFonts w:cs="Times New Roman"/>
        </w:rPr>
        <w:t xml:space="preserve"> 169 (5): 619–632.</w:t>
      </w:r>
    </w:p>
    <w:p w:rsidR="00227CC3" w:rsidRPr="00227CC3" w:rsidRDefault="00227CC3" w:rsidP="00227CC3">
      <w:pPr>
        <w:pStyle w:val="Bibliography"/>
        <w:rPr>
          <w:rFonts w:cs="Times New Roman"/>
        </w:rPr>
      </w:pPr>
      <w:r w:rsidRPr="00227CC3">
        <w:rPr>
          <w:rFonts w:cs="Times New Roman"/>
        </w:rPr>
        <w:t xml:space="preserve">Cooper, D. I. 1997. “Development of Short Span Bridge-Specific Assessment Live Loading.” </w:t>
      </w:r>
      <w:r w:rsidRPr="00227CC3">
        <w:rPr>
          <w:rFonts w:cs="Times New Roman"/>
          <w:i/>
          <w:iCs/>
        </w:rPr>
        <w:t>Safety of Bridges</w:t>
      </w:r>
      <w:r w:rsidRPr="00227CC3">
        <w:rPr>
          <w:rFonts w:cs="Times New Roman"/>
        </w:rPr>
        <w:t>, 64–89.</w:t>
      </w:r>
    </w:p>
    <w:p w:rsidR="00227CC3" w:rsidRPr="00227CC3" w:rsidRDefault="00227CC3" w:rsidP="00227CC3">
      <w:pPr>
        <w:pStyle w:val="Bibliography"/>
        <w:rPr>
          <w:rFonts w:cs="Times New Roman"/>
        </w:rPr>
      </w:pPr>
      <w:r w:rsidRPr="00227CC3">
        <w:rPr>
          <w:rFonts w:cs="Times New Roman"/>
        </w:rPr>
        <w:lastRenderedPageBreak/>
        <w:t xml:space="preserve">Csagoly, P., and R. A. Dorton. 1978. “The Development of the Ontario Highway Bridge Design Code.” </w:t>
      </w:r>
      <w:r w:rsidRPr="00227CC3">
        <w:rPr>
          <w:rFonts w:cs="Times New Roman"/>
          <w:i/>
          <w:iCs/>
        </w:rPr>
        <w:t>Transportation Research Record</w:t>
      </w:r>
      <w:r w:rsidRPr="00227CC3">
        <w:rPr>
          <w:rFonts w:cs="Times New Roman"/>
        </w:rPr>
        <w:t>, no. 665.</w:t>
      </w:r>
    </w:p>
    <w:p w:rsidR="00227CC3" w:rsidRPr="00227CC3" w:rsidRDefault="00227CC3" w:rsidP="00227CC3">
      <w:pPr>
        <w:pStyle w:val="Bibliography"/>
        <w:rPr>
          <w:rFonts w:cs="Times New Roman"/>
        </w:rPr>
      </w:pPr>
      <w:r w:rsidRPr="00227CC3">
        <w:rPr>
          <w:rFonts w:cs="Times New Roman"/>
        </w:rPr>
        <w:t xml:space="preserve">Deng, Lu, Yang Yu, Qiling Zou, and C. S. Cai. 2015. “State-of-the-Art Review of Dynamic Impact Factors of Highway Bridges.” </w:t>
      </w:r>
      <w:r w:rsidRPr="00227CC3">
        <w:rPr>
          <w:rFonts w:cs="Times New Roman"/>
          <w:i/>
          <w:iCs/>
        </w:rPr>
        <w:t>Journal of Bridge Engineering</w:t>
      </w:r>
      <w:r w:rsidRPr="00227CC3">
        <w:rPr>
          <w:rFonts w:cs="Times New Roman"/>
        </w:rPr>
        <w:t xml:space="preserve"> 20 (5): 04014080. https://doi.org/10.1061/(ASCE)BE.1943-5592.0000672.</w:t>
      </w:r>
    </w:p>
    <w:p w:rsidR="00227CC3" w:rsidRPr="00227CC3" w:rsidRDefault="00227CC3" w:rsidP="00227CC3">
      <w:pPr>
        <w:pStyle w:val="Bibliography"/>
        <w:rPr>
          <w:rFonts w:cs="Times New Roman"/>
        </w:rPr>
      </w:pPr>
      <w:r w:rsidRPr="00227CC3">
        <w:rPr>
          <w:rFonts w:cs="Times New Roman"/>
        </w:rPr>
        <w:t>Gaunt, John Thixton, and Charles D. Sutton. 1981. “Highway Bridge Vibration Studies.” http://docs.lib.purdue.edu/cgi/viewcontent.cgi?article=2380&amp;context=jtrp.</w:t>
      </w:r>
    </w:p>
    <w:p w:rsidR="00227CC3" w:rsidRPr="00227CC3" w:rsidRDefault="00227CC3" w:rsidP="00227CC3">
      <w:pPr>
        <w:pStyle w:val="Bibliography"/>
        <w:rPr>
          <w:rFonts w:cs="Times New Roman"/>
        </w:rPr>
      </w:pPr>
      <w:r w:rsidRPr="00227CC3">
        <w:rPr>
          <w:rFonts w:cs="Times New Roman"/>
        </w:rPr>
        <w:t xml:space="preserve">González, Arturo, Eugene J. OBrien, Daniel Cantero, Yingyan Li, Jason Dowling, and Ales Žnidarič. 2010. “Critical Speed for the Dynamics of Truck Events on Bridges with a Smooth Road Surface.” </w:t>
      </w:r>
      <w:r w:rsidRPr="00227CC3">
        <w:rPr>
          <w:rFonts w:cs="Times New Roman"/>
          <w:i/>
          <w:iCs/>
        </w:rPr>
        <w:t>Journal of Sound and Vibration</w:t>
      </w:r>
      <w:r w:rsidRPr="00227CC3">
        <w:rPr>
          <w:rFonts w:cs="Times New Roman"/>
        </w:rPr>
        <w:t xml:space="preserve"> 329 (11): 2127–2146.</w:t>
      </w:r>
    </w:p>
    <w:p w:rsidR="00227CC3" w:rsidRPr="00227CC3" w:rsidRDefault="00227CC3" w:rsidP="00227CC3">
      <w:pPr>
        <w:pStyle w:val="Bibliography"/>
        <w:rPr>
          <w:rFonts w:cs="Times New Roman"/>
        </w:rPr>
      </w:pPr>
      <w:r w:rsidRPr="00227CC3">
        <w:rPr>
          <w:rFonts w:cs="Times New Roman"/>
        </w:rPr>
        <w:t xml:space="preserve">Green, Mark F., David Cebon, and David J. Cole. 1995. “Effects of Vehicle Suspension Design on Dynamics of Highway Bridges.” </w:t>
      </w:r>
      <w:r w:rsidRPr="00227CC3">
        <w:rPr>
          <w:rFonts w:cs="Times New Roman"/>
          <w:i/>
          <w:iCs/>
        </w:rPr>
        <w:t>Journal of Structural Engineering</w:t>
      </w:r>
      <w:r w:rsidRPr="00227CC3">
        <w:rPr>
          <w:rFonts w:cs="Times New Roman"/>
        </w:rPr>
        <w:t xml:space="preserve"> 121 (2): 272–282.</w:t>
      </w:r>
    </w:p>
    <w:p w:rsidR="00227CC3" w:rsidRPr="00227CC3" w:rsidRDefault="00227CC3" w:rsidP="00227CC3">
      <w:pPr>
        <w:pStyle w:val="Bibliography"/>
        <w:rPr>
          <w:rFonts w:cs="Times New Roman"/>
        </w:rPr>
      </w:pPr>
      <w:r w:rsidRPr="00227CC3">
        <w:rPr>
          <w:rFonts w:cs="Times New Roman"/>
        </w:rPr>
        <w:t xml:space="preserve">Han, Wanshui, Jun Wu, C. S. Cai, and Suren Chen. 2015. “Characteristics and Dynamic Impact of Overloaded Extra Heavy Trucks on Typical Highway Bridges.” </w:t>
      </w:r>
      <w:r w:rsidRPr="00227CC3">
        <w:rPr>
          <w:rFonts w:cs="Times New Roman"/>
          <w:i/>
          <w:iCs/>
        </w:rPr>
        <w:t>Journal of Bridge Engineering</w:t>
      </w:r>
      <w:r w:rsidRPr="00227CC3">
        <w:rPr>
          <w:rFonts w:cs="Times New Roman"/>
        </w:rPr>
        <w:t xml:space="preserve"> 20 (2): 05014011. https://doi.org/10.1061/(ASCE)BE.1943-5592.0000666.</w:t>
      </w:r>
    </w:p>
    <w:p w:rsidR="00227CC3" w:rsidRPr="00227CC3" w:rsidRDefault="00227CC3" w:rsidP="00227CC3">
      <w:pPr>
        <w:pStyle w:val="Bibliography"/>
        <w:rPr>
          <w:rFonts w:cs="Times New Roman"/>
        </w:rPr>
      </w:pPr>
      <w:r w:rsidRPr="00227CC3">
        <w:rPr>
          <w:rFonts w:cs="Times New Roman"/>
        </w:rPr>
        <w:t xml:space="preserve">Honda, Hideyuki, Yasuo Kajikawa, and Tameo Kobori. n.d. “Spectra of Road Surface Roughness on Bridges.” </w:t>
      </w:r>
      <w:r w:rsidRPr="00227CC3">
        <w:rPr>
          <w:rFonts w:cs="Times New Roman"/>
          <w:i/>
          <w:iCs/>
        </w:rPr>
        <w:t>Journal of the Structural Division</w:t>
      </w:r>
      <w:r w:rsidRPr="00227CC3">
        <w:rPr>
          <w:rFonts w:cs="Times New Roman"/>
        </w:rPr>
        <w:t xml:space="preserve"> 108 (9): 1956–1966.</w:t>
      </w:r>
    </w:p>
    <w:p w:rsidR="00227CC3" w:rsidRPr="00227CC3" w:rsidRDefault="00227CC3" w:rsidP="00227CC3">
      <w:pPr>
        <w:pStyle w:val="Bibliography"/>
        <w:rPr>
          <w:rFonts w:cs="Times New Roman"/>
        </w:rPr>
      </w:pPr>
      <w:r w:rsidRPr="00227CC3">
        <w:rPr>
          <w:rFonts w:cs="Times New Roman"/>
        </w:rPr>
        <w:t xml:space="preserve">Inbanathan, Mahil J., and Martin Wieland. 1987. “Bridge Vibrations Due to Vehicle Moving over Rough Surface.” </w:t>
      </w:r>
      <w:r w:rsidRPr="00227CC3">
        <w:rPr>
          <w:rFonts w:cs="Times New Roman"/>
          <w:i/>
          <w:iCs/>
        </w:rPr>
        <w:t>Journal of Structural Engineering</w:t>
      </w:r>
      <w:r w:rsidRPr="00227CC3">
        <w:rPr>
          <w:rFonts w:cs="Times New Roman"/>
        </w:rPr>
        <w:t xml:space="preserve"> 113 (9): 1994–2008.</w:t>
      </w:r>
    </w:p>
    <w:p w:rsidR="00227CC3" w:rsidRPr="00227CC3" w:rsidRDefault="00227CC3" w:rsidP="00227CC3">
      <w:pPr>
        <w:pStyle w:val="Bibliography"/>
        <w:rPr>
          <w:rFonts w:cs="Times New Roman"/>
        </w:rPr>
      </w:pPr>
      <w:r w:rsidRPr="00227CC3">
        <w:rPr>
          <w:rFonts w:cs="Times New Roman"/>
        </w:rPr>
        <w:t xml:space="preserve">Kim, Chul Woo, Mitsuo Kawatani, and Ki Bong Kim. 2005. “Three-Dimensional Dynamic Analysis for Bridge–vehicle Interaction with Roadway Roughness.” </w:t>
      </w:r>
      <w:r w:rsidRPr="00227CC3">
        <w:rPr>
          <w:rFonts w:cs="Times New Roman"/>
          <w:i/>
          <w:iCs/>
        </w:rPr>
        <w:t>Computers &amp; Structures</w:t>
      </w:r>
      <w:r w:rsidRPr="00227CC3">
        <w:rPr>
          <w:rFonts w:cs="Times New Roman"/>
        </w:rPr>
        <w:t xml:space="preserve"> 83 (19): 1627–1645.</w:t>
      </w:r>
    </w:p>
    <w:p w:rsidR="00227CC3" w:rsidRPr="00227CC3" w:rsidRDefault="00227CC3" w:rsidP="00227CC3">
      <w:pPr>
        <w:pStyle w:val="Bibliography"/>
        <w:rPr>
          <w:rFonts w:cs="Times New Roman"/>
        </w:rPr>
      </w:pPr>
      <w:r w:rsidRPr="00227CC3">
        <w:rPr>
          <w:rFonts w:cs="Times New Roman"/>
        </w:rPr>
        <w:t xml:space="preserve">Kou, Jine-Wen, and John T. DeWolf. 1997. “Vibrational Behavior of Continuous Span Highway Bridge—influencing Variables.” </w:t>
      </w:r>
      <w:r w:rsidRPr="00227CC3">
        <w:rPr>
          <w:rFonts w:cs="Times New Roman"/>
          <w:i/>
          <w:iCs/>
        </w:rPr>
        <w:t>Journal of Structural Engineering</w:t>
      </w:r>
      <w:r w:rsidRPr="00227CC3">
        <w:rPr>
          <w:rFonts w:cs="Times New Roman"/>
        </w:rPr>
        <w:t xml:space="preserve"> 123 (3): 333–344.</w:t>
      </w:r>
    </w:p>
    <w:p w:rsidR="00227CC3" w:rsidRPr="00227CC3" w:rsidRDefault="00227CC3" w:rsidP="00227CC3">
      <w:pPr>
        <w:pStyle w:val="Bibliography"/>
        <w:rPr>
          <w:rFonts w:cs="Times New Roman"/>
        </w:rPr>
      </w:pPr>
      <w:r w:rsidRPr="00227CC3">
        <w:rPr>
          <w:rFonts w:cs="Times New Roman"/>
        </w:rPr>
        <w:t xml:space="preserve">Kurihara, M., and T. Shimogo. 1978. “Vibration of an Elastic Beam Subjected to Discrete Moving Loads.” </w:t>
      </w:r>
      <w:r w:rsidRPr="00227CC3">
        <w:rPr>
          <w:rFonts w:cs="Times New Roman"/>
          <w:i/>
          <w:iCs/>
        </w:rPr>
        <w:t>Journal of Mechanical Design</w:t>
      </w:r>
      <w:r w:rsidRPr="00227CC3">
        <w:rPr>
          <w:rFonts w:cs="Times New Roman"/>
        </w:rPr>
        <w:t xml:space="preserve"> 100 (3): 514–519.</w:t>
      </w:r>
    </w:p>
    <w:p w:rsidR="00227CC3" w:rsidRPr="00227CC3" w:rsidRDefault="00227CC3" w:rsidP="00227CC3">
      <w:pPr>
        <w:pStyle w:val="Bibliography"/>
        <w:rPr>
          <w:rFonts w:cs="Times New Roman"/>
        </w:rPr>
      </w:pPr>
      <w:r w:rsidRPr="00227CC3">
        <w:rPr>
          <w:rFonts w:cs="Times New Roman"/>
        </w:rPr>
        <w:t xml:space="preserve">Kwark, J. W., E. S. Choi, Y. J. Kim, B. S. Kim, and S. I. Kim. 2004. “Dynamic Behavior of Two-Span Continuous Concrete Bridges under Moving High-Speed Train.” </w:t>
      </w:r>
      <w:r w:rsidRPr="00227CC3">
        <w:rPr>
          <w:rFonts w:cs="Times New Roman"/>
          <w:i/>
          <w:iCs/>
        </w:rPr>
        <w:t>Computers &amp; Structures</w:t>
      </w:r>
      <w:r w:rsidRPr="00227CC3">
        <w:rPr>
          <w:rFonts w:cs="Times New Roman"/>
        </w:rPr>
        <w:t xml:space="preserve"> 82 (4): 463–474.</w:t>
      </w:r>
    </w:p>
    <w:p w:rsidR="00227CC3" w:rsidRPr="00227CC3" w:rsidRDefault="00227CC3" w:rsidP="00227CC3">
      <w:pPr>
        <w:pStyle w:val="Bibliography"/>
        <w:rPr>
          <w:rFonts w:cs="Times New Roman"/>
        </w:rPr>
      </w:pPr>
      <w:r w:rsidRPr="00227CC3">
        <w:rPr>
          <w:rFonts w:cs="Times New Roman"/>
        </w:rPr>
        <w:t xml:space="preserve">Kwasniewski, Leslaw, Hongyi Li, Jerry Wekezer, and Jerzy Malachowski. 2006. “Finite Element Analysis of Vehicle–bridge Interaction.” </w:t>
      </w:r>
      <w:r w:rsidRPr="00227CC3">
        <w:rPr>
          <w:rFonts w:cs="Times New Roman"/>
          <w:i/>
          <w:iCs/>
        </w:rPr>
        <w:t>Finite Elements in Analysis and Design</w:t>
      </w:r>
      <w:r w:rsidRPr="00227CC3">
        <w:rPr>
          <w:rFonts w:cs="Times New Roman"/>
        </w:rPr>
        <w:t xml:space="preserve"> 42 (11): 950–959.</w:t>
      </w:r>
    </w:p>
    <w:p w:rsidR="00227CC3" w:rsidRPr="00227CC3" w:rsidRDefault="00227CC3" w:rsidP="00227CC3">
      <w:pPr>
        <w:pStyle w:val="Bibliography"/>
        <w:rPr>
          <w:rFonts w:cs="Times New Roman"/>
        </w:rPr>
      </w:pPr>
      <w:r w:rsidRPr="00227CC3">
        <w:rPr>
          <w:rFonts w:cs="Times New Roman"/>
        </w:rPr>
        <w:t xml:space="preserve">Kwasniewski, Leslaw, Jerry Wekezer, Garry Roufa, Hongyi Li, Jean Ducher, and Jerzy Malachowski. 2006. “Experimental Evaluation of Dynamic Effects for a Selected Highway Bridge.” </w:t>
      </w:r>
      <w:r w:rsidRPr="00227CC3">
        <w:rPr>
          <w:rFonts w:cs="Times New Roman"/>
          <w:i/>
          <w:iCs/>
        </w:rPr>
        <w:t>Journal of Performance of Constructed Facilities</w:t>
      </w:r>
      <w:r w:rsidRPr="00227CC3">
        <w:rPr>
          <w:rFonts w:cs="Times New Roman"/>
        </w:rPr>
        <w:t xml:space="preserve"> 20 (3): 253–260.</w:t>
      </w:r>
    </w:p>
    <w:p w:rsidR="00227CC3" w:rsidRPr="00227CC3" w:rsidRDefault="00227CC3" w:rsidP="00227CC3">
      <w:pPr>
        <w:pStyle w:val="Bibliography"/>
        <w:rPr>
          <w:rFonts w:cs="Times New Roman"/>
        </w:rPr>
      </w:pPr>
      <w:r w:rsidRPr="00227CC3">
        <w:rPr>
          <w:rFonts w:cs="Times New Roman"/>
        </w:rPr>
        <w:t xml:space="preserve">Law, S. S., and X. Q. Zhu. 2005. “Bridge Dynamic Responses Due to Road Surface Roughness and Braking of Vehicle.” </w:t>
      </w:r>
      <w:r w:rsidRPr="00227CC3">
        <w:rPr>
          <w:rFonts w:cs="Times New Roman"/>
          <w:i/>
          <w:iCs/>
        </w:rPr>
        <w:t>Journal of Sound and Vibration</w:t>
      </w:r>
      <w:r w:rsidRPr="00227CC3">
        <w:rPr>
          <w:rFonts w:cs="Times New Roman"/>
        </w:rPr>
        <w:t xml:space="preserve"> 282 (3): 805–830.</w:t>
      </w:r>
    </w:p>
    <w:p w:rsidR="00227CC3" w:rsidRPr="00227CC3" w:rsidRDefault="00227CC3" w:rsidP="00227CC3">
      <w:pPr>
        <w:pStyle w:val="Bibliography"/>
        <w:rPr>
          <w:rFonts w:cs="Times New Roman"/>
        </w:rPr>
      </w:pPr>
      <w:r w:rsidRPr="00227CC3">
        <w:rPr>
          <w:rFonts w:cs="Times New Roman"/>
        </w:rPr>
        <w:lastRenderedPageBreak/>
        <w:t xml:space="preserve">Li, Hongyi, Jerry Wekezer, and Leslaw Kwasniewski. 2008. “Dynamic Response of a Highway Bridge Subjected to Moving Vehicles.” </w:t>
      </w:r>
      <w:r w:rsidRPr="00227CC3">
        <w:rPr>
          <w:rFonts w:cs="Times New Roman"/>
          <w:i/>
          <w:iCs/>
        </w:rPr>
        <w:t>Journal of Bridge Engineering</w:t>
      </w:r>
      <w:r w:rsidRPr="00227CC3">
        <w:rPr>
          <w:rFonts w:cs="Times New Roman"/>
        </w:rPr>
        <w:t xml:space="preserve"> 13 (5): 439–448.</w:t>
      </w:r>
    </w:p>
    <w:p w:rsidR="00227CC3" w:rsidRPr="00227CC3" w:rsidRDefault="00227CC3" w:rsidP="00227CC3">
      <w:pPr>
        <w:pStyle w:val="Bibliography"/>
        <w:rPr>
          <w:rFonts w:cs="Times New Roman"/>
        </w:rPr>
      </w:pPr>
      <w:r w:rsidRPr="00227CC3">
        <w:rPr>
          <w:rFonts w:cs="Times New Roman"/>
        </w:rPr>
        <w:t xml:space="preserve">Li, Jianzhong, and Mubiao Su. 1999. “The Resonant Vibration for a Simply Supported Girder Bridge under High-Speed Trains.” </w:t>
      </w:r>
      <w:r w:rsidRPr="00227CC3">
        <w:rPr>
          <w:rFonts w:cs="Times New Roman"/>
          <w:i/>
          <w:iCs/>
        </w:rPr>
        <w:t>Journal of Sound and Vibration</w:t>
      </w:r>
      <w:r w:rsidRPr="00227CC3">
        <w:rPr>
          <w:rFonts w:cs="Times New Roman"/>
        </w:rPr>
        <w:t xml:space="preserve"> 224 (5): 897–915.</w:t>
      </w:r>
    </w:p>
    <w:p w:rsidR="00227CC3" w:rsidRPr="00227CC3" w:rsidRDefault="00227CC3" w:rsidP="00227CC3">
      <w:pPr>
        <w:pStyle w:val="Bibliography"/>
        <w:rPr>
          <w:rFonts w:cs="Times New Roman"/>
        </w:rPr>
      </w:pPr>
      <w:r w:rsidRPr="00227CC3">
        <w:rPr>
          <w:rFonts w:cs="Times New Roman"/>
        </w:rPr>
        <w:t xml:space="preserve">Li, Yingyan, Eugene OBrien, and Arturo González. 2006. “The Development of a Dynamic Amplification Estimator for Bridges with Good Road Profiles.” </w:t>
      </w:r>
      <w:r w:rsidRPr="00227CC3">
        <w:rPr>
          <w:rFonts w:cs="Times New Roman"/>
          <w:i/>
          <w:iCs/>
        </w:rPr>
        <w:t>Journal of Sound and Vibration</w:t>
      </w:r>
      <w:r w:rsidRPr="00227CC3">
        <w:rPr>
          <w:rFonts w:cs="Times New Roman"/>
        </w:rPr>
        <w:t xml:space="preserve"> 293 (1): 125–137.</w:t>
      </w:r>
    </w:p>
    <w:p w:rsidR="00227CC3" w:rsidRPr="00227CC3" w:rsidRDefault="00227CC3" w:rsidP="00227CC3">
      <w:pPr>
        <w:pStyle w:val="Bibliography"/>
        <w:rPr>
          <w:rFonts w:cs="Times New Roman"/>
        </w:rPr>
      </w:pPr>
      <w:r w:rsidRPr="00227CC3">
        <w:rPr>
          <w:rFonts w:cs="Times New Roman"/>
        </w:rPr>
        <w:t xml:space="preserve">Lipari, Alessandro, Colin C. Caprani, and Eugene J. OBrien. 2017. “Heavy-Vehicle Gap Control for Bridge Loading Mitigation.” </w:t>
      </w:r>
      <w:r w:rsidRPr="00227CC3">
        <w:rPr>
          <w:rFonts w:cs="Times New Roman"/>
          <w:i/>
          <w:iCs/>
        </w:rPr>
        <w:t>IEEE Intelligent Transportation Systems Magazine</w:t>
      </w:r>
      <w:r w:rsidRPr="00227CC3">
        <w:rPr>
          <w:rFonts w:cs="Times New Roman"/>
        </w:rPr>
        <w:t xml:space="preserve"> 9 (4): 118–131.</w:t>
      </w:r>
    </w:p>
    <w:p w:rsidR="00227CC3" w:rsidRPr="00227CC3" w:rsidRDefault="00227CC3" w:rsidP="00227CC3">
      <w:pPr>
        <w:pStyle w:val="Bibliography"/>
        <w:rPr>
          <w:rFonts w:cs="Times New Roman"/>
        </w:rPr>
      </w:pPr>
      <w:r w:rsidRPr="00227CC3">
        <w:rPr>
          <w:rFonts w:cs="Times New Roman"/>
        </w:rPr>
        <w:t xml:space="preserve">Liu, Chunhua, Dongzhou Huang, and Ton-Lo Wang. 2002. “Analytical Dynamic Impact Study Based on Correlated Road Roughness.” </w:t>
      </w:r>
      <w:r w:rsidRPr="00227CC3">
        <w:rPr>
          <w:rFonts w:cs="Times New Roman"/>
          <w:i/>
          <w:iCs/>
        </w:rPr>
        <w:t>Computers &amp; Structures</w:t>
      </w:r>
      <w:r w:rsidRPr="00227CC3">
        <w:rPr>
          <w:rFonts w:cs="Times New Roman"/>
        </w:rPr>
        <w:t xml:space="preserve"> 80 (20): 1639–1650.</w:t>
      </w:r>
    </w:p>
    <w:p w:rsidR="00227CC3" w:rsidRPr="00227CC3" w:rsidRDefault="00227CC3" w:rsidP="00227CC3">
      <w:pPr>
        <w:pStyle w:val="Bibliography"/>
        <w:rPr>
          <w:rFonts w:cs="Times New Roman"/>
        </w:rPr>
      </w:pPr>
      <w:r w:rsidRPr="00227CC3">
        <w:rPr>
          <w:rFonts w:cs="Times New Roman"/>
        </w:rPr>
        <w:t xml:space="preserve">Loprencipe, Giuseppe, and Pablo Zoccali. 2017. “Use of Generated Artificial Road Profiles in Road Roughness Evaluation.” </w:t>
      </w:r>
      <w:r w:rsidRPr="00227CC3">
        <w:rPr>
          <w:rFonts w:cs="Times New Roman"/>
          <w:i/>
          <w:iCs/>
        </w:rPr>
        <w:t>Journal of Modern Transportation</w:t>
      </w:r>
      <w:r w:rsidRPr="00227CC3">
        <w:rPr>
          <w:rFonts w:cs="Times New Roman"/>
        </w:rPr>
        <w:t xml:space="preserve"> 25 (1): 24–33. https://doi.org/10.1007/s40534-017-0122-1.</w:t>
      </w:r>
    </w:p>
    <w:p w:rsidR="00227CC3" w:rsidRPr="00227CC3" w:rsidRDefault="00227CC3" w:rsidP="00227CC3">
      <w:pPr>
        <w:pStyle w:val="Bibliography"/>
        <w:rPr>
          <w:rFonts w:cs="Times New Roman"/>
        </w:rPr>
      </w:pPr>
      <w:r w:rsidRPr="00227CC3">
        <w:rPr>
          <w:rFonts w:cs="Times New Roman"/>
        </w:rPr>
        <w:t xml:space="preserve">Majka, Michal, and Michael Hartnett. 2008. “Effects of Speed, Load and Damping on the Dynamic Response of Railway Bridges and Vehicles.” </w:t>
      </w:r>
      <w:r w:rsidRPr="00227CC3">
        <w:rPr>
          <w:rFonts w:cs="Times New Roman"/>
          <w:i/>
          <w:iCs/>
        </w:rPr>
        <w:t>Computers &amp; Structures</w:t>
      </w:r>
      <w:r w:rsidRPr="00227CC3">
        <w:rPr>
          <w:rFonts w:cs="Times New Roman"/>
        </w:rPr>
        <w:t xml:space="preserve"> 86 (6): 556–572.</w:t>
      </w:r>
    </w:p>
    <w:p w:rsidR="00227CC3" w:rsidRPr="00227CC3" w:rsidRDefault="00227CC3" w:rsidP="00227CC3">
      <w:pPr>
        <w:pStyle w:val="Bibliography"/>
        <w:rPr>
          <w:rFonts w:cs="Times New Roman"/>
        </w:rPr>
      </w:pPr>
      <w:r w:rsidRPr="00227CC3">
        <w:rPr>
          <w:rFonts w:cs="Times New Roman"/>
        </w:rPr>
        <w:t xml:space="preserve">Nassif, Hani H., and Andrzej S. Nowak. 1995. “Dynamic Effect Of Truck Loads On Girder Bridges.” In </w:t>
      </w:r>
      <w:r w:rsidRPr="00227CC3">
        <w:rPr>
          <w:rFonts w:cs="Times New Roman"/>
          <w:i/>
          <w:iCs/>
        </w:rPr>
        <w:t>Proceedings of the International Symposium on Heavy Vehicle Weights and Dimensions. Road Transport Technology</w:t>
      </w:r>
      <w:r w:rsidRPr="00227CC3">
        <w:rPr>
          <w:rFonts w:cs="Times New Roman"/>
        </w:rPr>
        <w:t>, 383–387.</w:t>
      </w:r>
    </w:p>
    <w:p w:rsidR="00227CC3" w:rsidRPr="00227CC3" w:rsidRDefault="00227CC3" w:rsidP="00227CC3">
      <w:pPr>
        <w:pStyle w:val="Bibliography"/>
        <w:rPr>
          <w:rFonts w:cs="Times New Roman"/>
        </w:rPr>
      </w:pPr>
      <w:r w:rsidRPr="00227CC3">
        <w:rPr>
          <w:rFonts w:cs="Times New Roman"/>
        </w:rPr>
        <w:t xml:space="preserve">OBrien, Eugene J., Daniel Cantero, Bernard Enright, and Arturo González. 2010. “Characteristic Dynamic Increment for Extreme Traffic Loading Events on Short and Medium Span Highway Bridges.” </w:t>
      </w:r>
      <w:r w:rsidRPr="00227CC3">
        <w:rPr>
          <w:rFonts w:cs="Times New Roman"/>
          <w:i/>
          <w:iCs/>
        </w:rPr>
        <w:t>Engineering Structures</w:t>
      </w:r>
      <w:r w:rsidRPr="00227CC3">
        <w:rPr>
          <w:rFonts w:cs="Times New Roman"/>
        </w:rPr>
        <w:t xml:space="preserve"> 32 (12): 3827–3835.</w:t>
      </w:r>
    </w:p>
    <w:p w:rsidR="00227CC3" w:rsidRPr="00227CC3" w:rsidRDefault="00227CC3" w:rsidP="00227CC3">
      <w:pPr>
        <w:pStyle w:val="Bibliography"/>
        <w:rPr>
          <w:rFonts w:cs="Times New Roman"/>
        </w:rPr>
      </w:pPr>
      <w:r w:rsidRPr="00227CC3">
        <w:rPr>
          <w:rFonts w:cs="Times New Roman"/>
        </w:rPr>
        <w:t xml:space="preserve">OBrien, Eugene, Yingyan Li, and Arturo González. 2006. “Bridge Roughness Index as an Indicator of Bridge Dynamic Amplification.” </w:t>
      </w:r>
      <w:r w:rsidRPr="00227CC3">
        <w:rPr>
          <w:rFonts w:cs="Times New Roman"/>
          <w:i/>
          <w:iCs/>
        </w:rPr>
        <w:t>Computers &amp; Structures</w:t>
      </w:r>
      <w:r w:rsidRPr="00227CC3">
        <w:rPr>
          <w:rFonts w:cs="Times New Roman"/>
        </w:rPr>
        <w:t xml:space="preserve"> 84 (12): 759–769.</w:t>
      </w:r>
    </w:p>
    <w:p w:rsidR="00227CC3" w:rsidRPr="00227CC3" w:rsidRDefault="00227CC3" w:rsidP="00227CC3">
      <w:pPr>
        <w:pStyle w:val="Bibliography"/>
        <w:rPr>
          <w:rFonts w:cs="Times New Roman"/>
        </w:rPr>
      </w:pPr>
      <w:r w:rsidRPr="00227CC3">
        <w:rPr>
          <w:rFonts w:cs="Times New Roman"/>
        </w:rPr>
        <w:t xml:space="preserve">Park, Young Suk, Dong Ku Shin, and Tae Ju Chung. 2005. “Influence of Road Surface Roughness on Dynamic Impact Factor of Bridge by Full-Scale Dynamic Testing.” </w:t>
      </w:r>
      <w:r w:rsidRPr="00227CC3">
        <w:rPr>
          <w:rFonts w:cs="Times New Roman"/>
          <w:i/>
          <w:iCs/>
        </w:rPr>
        <w:t>Canadian Journal of Civil Engineering</w:t>
      </w:r>
      <w:r w:rsidRPr="00227CC3">
        <w:rPr>
          <w:rFonts w:cs="Times New Roman"/>
        </w:rPr>
        <w:t xml:space="preserve"> 32 (5): 825–829.</w:t>
      </w:r>
    </w:p>
    <w:p w:rsidR="00227CC3" w:rsidRPr="00227CC3" w:rsidRDefault="00227CC3" w:rsidP="00227CC3">
      <w:pPr>
        <w:pStyle w:val="Bibliography"/>
        <w:rPr>
          <w:rFonts w:cs="Times New Roman"/>
        </w:rPr>
      </w:pPr>
      <w:r w:rsidRPr="00227CC3">
        <w:rPr>
          <w:rFonts w:cs="Times New Roman"/>
        </w:rPr>
        <w:t xml:space="preserve">Paultre, Patrick, Omar Chaallal, and Jean Proulx. 1992. “Bridge Dynamics and Dynamic Amplification Factors-a Review of Analytical and Experimental Findings.” </w:t>
      </w:r>
      <w:r w:rsidRPr="00227CC3">
        <w:rPr>
          <w:rFonts w:cs="Times New Roman"/>
          <w:i/>
          <w:iCs/>
        </w:rPr>
        <w:t>Canadian Journal of Civil Engineering</w:t>
      </w:r>
      <w:r w:rsidRPr="00227CC3">
        <w:rPr>
          <w:rFonts w:cs="Times New Roman"/>
        </w:rPr>
        <w:t xml:space="preserve"> 19 (2): 260–278.</w:t>
      </w:r>
    </w:p>
    <w:p w:rsidR="00227CC3" w:rsidRPr="00227CC3" w:rsidRDefault="00227CC3" w:rsidP="00227CC3">
      <w:pPr>
        <w:pStyle w:val="Bibliography"/>
        <w:rPr>
          <w:rFonts w:cs="Times New Roman"/>
        </w:rPr>
      </w:pPr>
      <w:r w:rsidRPr="00227CC3">
        <w:rPr>
          <w:rFonts w:cs="Times New Roman"/>
        </w:rPr>
        <w:t xml:space="preserve">Reiher, H., and F. J. Meister. 1931. “The Effect of Vibration on People.” </w:t>
      </w:r>
      <w:r w:rsidRPr="00227CC3">
        <w:rPr>
          <w:rFonts w:cs="Times New Roman"/>
          <w:i/>
          <w:iCs/>
        </w:rPr>
        <w:t>Forschung Auf Dem Gebiete Des Ingenieurwesens</w:t>
      </w:r>
      <w:r w:rsidRPr="00227CC3">
        <w:rPr>
          <w:rFonts w:cs="Times New Roman"/>
        </w:rPr>
        <w:t xml:space="preserve"> 2 (11): 381–386.</w:t>
      </w:r>
    </w:p>
    <w:p w:rsidR="00227CC3" w:rsidRPr="00227CC3" w:rsidRDefault="00227CC3" w:rsidP="00227CC3">
      <w:pPr>
        <w:pStyle w:val="Bibliography"/>
        <w:rPr>
          <w:rFonts w:cs="Times New Roman"/>
        </w:rPr>
      </w:pPr>
      <w:r w:rsidRPr="00227CC3">
        <w:rPr>
          <w:rFonts w:cs="Times New Roman"/>
        </w:rPr>
        <w:t xml:space="preserve">Wang, Ton-Lo, and Dongzhou Huang. 1992. “Cable-Stayed Bridge Vibration Due to Road Surface Roughness.” </w:t>
      </w:r>
      <w:r w:rsidRPr="00227CC3">
        <w:rPr>
          <w:rFonts w:cs="Times New Roman"/>
          <w:i/>
          <w:iCs/>
        </w:rPr>
        <w:t>Journal of Structural Engineering</w:t>
      </w:r>
      <w:r w:rsidRPr="00227CC3">
        <w:rPr>
          <w:rFonts w:cs="Times New Roman"/>
        </w:rPr>
        <w:t xml:space="preserve"> 118 (5): 1354–1374.</w:t>
      </w:r>
    </w:p>
    <w:p w:rsidR="00227CC3" w:rsidRPr="00227CC3" w:rsidRDefault="00227CC3" w:rsidP="00227CC3">
      <w:pPr>
        <w:pStyle w:val="Bibliography"/>
        <w:rPr>
          <w:rFonts w:cs="Times New Roman"/>
        </w:rPr>
      </w:pPr>
      <w:r w:rsidRPr="00227CC3">
        <w:rPr>
          <w:rFonts w:cs="Times New Roman"/>
        </w:rPr>
        <w:lastRenderedPageBreak/>
        <w:t xml:space="preserve">Willis, R. 1849. “The Effect Produced by Causing Weights to Travel over Elastic Bars.” </w:t>
      </w:r>
      <w:r w:rsidRPr="00227CC3">
        <w:rPr>
          <w:rFonts w:cs="Times New Roman"/>
          <w:i/>
          <w:iCs/>
        </w:rPr>
        <w:t>Report of Commissioners Appointed to Inquire into the Application of Iron to Railway Structures, Appendix, HM Stationery Office, London, UK</w:t>
      </w:r>
      <w:r w:rsidRPr="00227CC3">
        <w:rPr>
          <w:rFonts w:cs="Times New Roman"/>
        </w:rPr>
        <w:t>.</w:t>
      </w:r>
    </w:p>
    <w:p w:rsidR="00227CC3" w:rsidRPr="00227CC3" w:rsidRDefault="00227CC3" w:rsidP="00227CC3">
      <w:pPr>
        <w:pStyle w:val="Bibliography"/>
        <w:rPr>
          <w:rFonts w:cs="Times New Roman"/>
        </w:rPr>
      </w:pPr>
      <w:r w:rsidRPr="00227CC3">
        <w:rPr>
          <w:rFonts w:cs="Times New Roman"/>
        </w:rPr>
        <w:t xml:space="preserve">Wu, Yean-Seng, Yeong-Bin Yang, and Jong-Dar Yau. 2001. “Three-Dimensional Analysis of Train-Rail-Bridge Interaction Problems.” </w:t>
      </w:r>
      <w:r w:rsidRPr="00227CC3">
        <w:rPr>
          <w:rFonts w:cs="Times New Roman"/>
          <w:i/>
          <w:iCs/>
        </w:rPr>
        <w:t>Vehicle System Dynamics</w:t>
      </w:r>
      <w:r w:rsidRPr="00227CC3">
        <w:rPr>
          <w:rFonts w:cs="Times New Roman"/>
        </w:rPr>
        <w:t xml:space="preserve"> 36 (1): 1–35.</w:t>
      </w:r>
    </w:p>
    <w:p w:rsidR="00227CC3" w:rsidRPr="00227CC3" w:rsidRDefault="00227CC3" w:rsidP="00227CC3">
      <w:pPr>
        <w:pStyle w:val="Bibliography"/>
        <w:rPr>
          <w:rFonts w:cs="Times New Roman"/>
        </w:rPr>
      </w:pPr>
      <w:r w:rsidRPr="00227CC3">
        <w:rPr>
          <w:rFonts w:cs="Times New Roman"/>
        </w:rPr>
        <w:t xml:space="preserve">Yang, Y. B., and C. W. Lin. 2005. “Vehicle–bridge Interaction Dynamics and Potential Applications.” </w:t>
      </w:r>
      <w:r w:rsidRPr="00227CC3">
        <w:rPr>
          <w:rFonts w:cs="Times New Roman"/>
          <w:i/>
          <w:iCs/>
        </w:rPr>
        <w:t>Journal of Sound and Vibration</w:t>
      </w:r>
      <w:r w:rsidRPr="00227CC3">
        <w:rPr>
          <w:rFonts w:cs="Times New Roman"/>
        </w:rPr>
        <w:t xml:space="preserve"> 284 (1): 205–226.</w:t>
      </w:r>
    </w:p>
    <w:p w:rsidR="00227CC3" w:rsidRPr="00227CC3" w:rsidRDefault="00227CC3" w:rsidP="00227CC3">
      <w:pPr>
        <w:pStyle w:val="Bibliography"/>
        <w:rPr>
          <w:rFonts w:cs="Times New Roman"/>
        </w:rPr>
      </w:pPr>
      <w:r w:rsidRPr="00227CC3">
        <w:rPr>
          <w:rFonts w:cs="Times New Roman"/>
        </w:rPr>
        <w:t xml:space="preserve">Yang, Y.-B., C. W. Lin, and J. D. Yau. 2004. “Extracting Bridge Frequencies from the Dynamic Response of a Passing Vehicle.” </w:t>
      </w:r>
      <w:r w:rsidRPr="00227CC3">
        <w:rPr>
          <w:rFonts w:cs="Times New Roman"/>
          <w:i/>
          <w:iCs/>
        </w:rPr>
        <w:t>Journal of Sound and Vibration</w:t>
      </w:r>
      <w:r w:rsidRPr="00227CC3">
        <w:rPr>
          <w:rFonts w:cs="Times New Roman"/>
        </w:rPr>
        <w:t xml:space="preserve"> 272 (3): 471–493.</w:t>
      </w:r>
    </w:p>
    <w:p w:rsidR="00227CC3" w:rsidRPr="00227CC3" w:rsidRDefault="00227CC3" w:rsidP="00227CC3">
      <w:pPr>
        <w:pStyle w:val="Bibliography"/>
        <w:rPr>
          <w:rFonts w:cs="Times New Roman"/>
        </w:rPr>
      </w:pPr>
      <w:r w:rsidRPr="00227CC3">
        <w:rPr>
          <w:rFonts w:cs="Times New Roman"/>
        </w:rPr>
        <w:t xml:space="preserve">Yang, Yeong-Bin, Jong-Dar Yau, and Lin-Ching Hsu. 1997. “Vibration of Simple Beams Due to Trains Moving at High Speeds.” </w:t>
      </w:r>
      <w:r w:rsidRPr="00227CC3">
        <w:rPr>
          <w:rFonts w:cs="Times New Roman"/>
          <w:i/>
          <w:iCs/>
        </w:rPr>
        <w:t>Engineering Structures</w:t>
      </w:r>
      <w:r w:rsidRPr="00227CC3">
        <w:rPr>
          <w:rFonts w:cs="Times New Roman"/>
        </w:rPr>
        <w:t xml:space="preserve"> 19 (11): 936–944.</w:t>
      </w:r>
    </w:p>
    <w:p w:rsidR="00227CC3" w:rsidRPr="00227CC3" w:rsidRDefault="00227CC3" w:rsidP="00227CC3">
      <w:pPr>
        <w:pStyle w:val="Bibliography"/>
        <w:rPr>
          <w:rFonts w:cs="Times New Roman"/>
        </w:rPr>
      </w:pPr>
      <w:r w:rsidRPr="00227CC3">
        <w:rPr>
          <w:rFonts w:cs="Times New Roman"/>
        </w:rPr>
        <w:t xml:space="preserve">Zhang, Qi-Lin, A. Vrouwenvelder, and J. Wardenier. 2001. “Dynamic Amplification Factors and EUDL of Bridges under Random Traffic Flows.” </w:t>
      </w:r>
      <w:r w:rsidRPr="00227CC3">
        <w:rPr>
          <w:rFonts w:cs="Times New Roman"/>
          <w:i/>
          <w:iCs/>
        </w:rPr>
        <w:t>Engineering Structures</w:t>
      </w:r>
      <w:r w:rsidRPr="00227CC3">
        <w:rPr>
          <w:rFonts w:cs="Times New Roman"/>
        </w:rPr>
        <w:t xml:space="preserve"> 23 (6): 663–672.</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9"/>
  </w:num>
  <w:num w:numId="5">
    <w:abstractNumId w:val="2"/>
  </w:num>
  <w:num w:numId="6">
    <w:abstractNumId w:val="8"/>
  </w:num>
  <w:num w:numId="7">
    <w:abstractNumId w:val="10"/>
  </w:num>
  <w:num w:numId="8">
    <w:abstractNumId w:val="6"/>
  </w:num>
  <w:num w:numId="9">
    <w:abstractNumId w:val="4"/>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66600"/>
    <w:rsid w:val="00080F83"/>
    <w:rsid w:val="00082139"/>
    <w:rsid w:val="00083C16"/>
    <w:rsid w:val="00085C0E"/>
    <w:rsid w:val="000A3565"/>
    <w:rsid w:val="000C61EB"/>
    <w:rsid w:val="000D39D2"/>
    <w:rsid w:val="000D5F82"/>
    <w:rsid w:val="00102485"/>
    <w:rsid w:val="001053C2"/>
    <w:rsid w:val="00110453"/>
    <w:rsid w:val="001121BA"/>
    <w:rsid w:val="001156D8"/>
    <w:rsid w:val="00117B92"/>
    <w:rsid w:val="00122009"/>
    <w:rsid w:val="00124007"/>
    <w:rsid w:val="00124CF3"/>
    <w:rsid w:val="001346F8"/>
    <w:rsid w:val="001448D9"/>
    <w:rsid w:val="00157066"/>
    <w:rsid w:val="001574BD"/>
    <w:rsid w:val="00157C54"/>
    <w:rsid w:val="0017222F"/>
    <w:rsid w:val="00175C91"/>
    <w:rsid w:val="001761B2"/>
    <w:rsid w:val="001A1693"/>
    <w:rsid w:val="001B3912"/>
    <w:rsid w:val="001B46E5"/>
    <w:rsid w:val="001C0F8C"/>
    <w:rsid w:val="001C25B6"/>
    <w:rsid w:val="001C2F8E"/>
    <w:rsid w:val="001C7F63"/>
    <w:rsid w:val="00200F87"/>
    <w:rsid w:val="00203F60"/>
    <w:rsid w:val="00204ADB"/>
    <w:rsid w:val="002255A9"/>
    <w:rsid w:val="00227CC3"/>
    <w:rsid w:val="002322B6"/>
    <w:rsid w:val="00242307"/>
    <w:rsid w:val="00247918"/>
    <w:rsid w:val="00253BD4"/>
    <w:rsid w:val="00255A24"/>
    <w:rsid w:val="002707B7"/>
    <w:rsid w:val="00271575"/>
    <w:rsid w:val="00274141"/>
    <w:rsid w:val="00287A4A"/>
    <w:rsid w:val="002943DB"/>
    <w:rsid w:val="002D7545"/>
    <w:rsid w:val="002F01D8"/>
    <w:rsid w:val="002F1531"/>
    <w:rsid w:val="002F1A88"/>
    <w:rsid w:val="002F674D"/>
    <w:rsid w:val="0030426B"/>
    <w:rsid w:val="003069B7"/>
    <w:rsid w:val="0032423F"/>
    <w:rsid w:val="00331D83"/>
    <w:rsid w:val="00340099"/>
    <w:rsid w:val="0034101F"/>
    <w:rsid w:val="0034402C"/>
    <w:rsid w:val="00344E72"/>
    <w:rsid w:val="003459B8"/>
    <w:rsid w:val="00350907"/>
    <w:rsid w:val="00373FA9"/>
    <w:rsid w:val="00384ED4"/>
    <w:rsid w:val="003A0852"/>
    <w:rsid w:val="003A0EB9"/>
    <w:rsid w:val="003A4B36"/>
    <w:rsid w:val="003B1306"/>
    <w:rsid w:val="003C084D"/>
    <w:rsid w:val="003D3401"/>
    <w:rsid w:val="003D73CE"/>
    <w:rsid w:val="003E4979"/>
    <w:rsid w:val="003F2189"/>
    <w:rsid w:val="003F4338"/>
    <w:rsid w:val="00400768"/>
    <w:rsid w:val="0040258A"/>
    <w:rsid w:val="00404C00"/>
    <w:rsid w:val="004351D5"/>
    <w:rsid w:val="00455E35"/>
    <w:rsid w:val="0048328B"/>
    <w:rsid w:val="004848A0"/>
    <w:rsid w:val="00487D52"/>
    <w:rsid w:val="004A733B"/>
    <w:rsid w:val="004C6822"/>
    <w:rsid w:val="004C7130"/>
    <w:rsid w:val="004D2BCE"/>
    <w:rsid w:val="004E1067"/>
    <w:rsid w:val="004E14BA"/>
    <w:rsid w:val="004F3940"/>
    <w:rsid w:val="00500D08"/>
    <w:rsid w:val="00505FE8"/>
    <w:rsid w:val="00506AE0"/>
    <w:rsid w:val="00511702"/>
    <w:rsid w:val="005204DE"/>
    <w:rsid w:val="00525D57"/>
    <w:rsid w:val="00526330"/>
    <w:rsid w:val="005337F7"/>
    <w:rsid w:val="0053699A"/>
    <w:rsid w:val="00545BAE"/>
    <w:rsid w:val="00545E9A"/>
    <w:rsid w:val="005620D3"/>
    <w:rsid w:val="00563D2A"/>
    <w:rsid w:val="00571C62"/>
    <w:rsid w:val="00577B31"/>
    <w:rsid w:val="0059044C"/>
    <w:rsid w:val="00596E25"/>
    <w:rsid w:val="005A0938"/>
    <w:rsid w:val="005A478E"/>
    <w:rsid w:val="005A7130"/>
    <w:rsid w:val="005B0D16"/>
    <w:rsid w:val="005B315D"/>
    <w:rsid w:val="005E298A"/>
    <w:rsid w:val="005E4EAF"/>
    <w:rsid w:val="005F44B2"/>
    <w:rsid w:val="005F671F"/>
    <w:rsid w:val="00647FEA"/>
    <w:rsid w:val="00651ECB"/>
    <w:rsid w:val="006526E0"/>
    <w:rsid w:val="00654BFD"/>
    <w:rsid w:val="00655F57"/>
    <w:rsid w:val="00663D93"/>
    <w:rsid w:val="0066451C"/>
    <w:rsid w:val="00670C7D"/>
    <w:rsid w:val="006806EF"/>
    <w:rsid w:val="006A652F"/>
    <w:rsid w:val="006B7236"/>
    <w:rsid w:val="006C52A0"/>
    <w:rsid w:val="006D0500"/>
    <w:rsid w:val="006E6A0C"/>
    <w:rsid w:val="00702C70"/>
    <w:rsid w:val="00722431"/>
    <w:rsid w:val="0074580E"/>
    <w:rsid w:val="007465FC"/>
    <w:rsid w:val="007536F4"/>
    <w:rsid w:val="00787041"/>
    <w:rsid w:val="00787BA9"/>
    <w:rsid w:val="00787F53"/>
    <w:rsid w:val="00790CD4"/>
    <w:rsid w:val="007B3EA4"/>
    <w:rsid w:val="007D04B7"/>
    <w:rsid w:val="007F2F78"/>
    <w:rsid w:val="008060E8"/>
    <w:rsid w:val="00810798"/>
    <w:rsid w:val="008351CF"/>
    <w:rsid w:val="008809F8"/>
    <w:rsid w:val="0088343D"/>
    <w:rsid w:val="008A2B1D"/>
    <w:rsid w:val="008B3744"/>
    <w:rsid w:val="008D1203"/>
    <w:rsid w:val="008D3003"/>
    <w:rsid w:val="008D6E15"/>
    <w:rsid w:val="008F012C"/>
    <w:rsid w:val="008F5242"/>
    <w:rsid w:val="008F76EA"/>
    <w:rsid w:val="009065A9"/>
    <w:rsid w:val="00917A2A"/>
    <w:rsid w:val="00920744"/>
    <w:rsid w:val="00962B2E"/>
    <w:rsid w:val="00966AD9"/>
    <w:rsid w:val="00992869"/>
    <w:rsid w:val="009A00D9"/>
    <w:rsid w:val="009A0F76"/>
    <w:rsid w:val="009C4A2F"/>
    <w:rsid w:val="009C5A67"/>
    <w:rsid w:val="009D2847"/>
    <w:rsid w:val="009E7C93"/>
    <w:rsid w:val="009F2BC8"/>
    <w:rsid w:val="009F509C"/>
    <w:rsid w:val="009F6A50"/>
    <w:rsid w:val="00A04BFF"/>
    <w:rsid w:val="00A05CCC"/>
    <w:rsid w:val="00A207DE"/>
    <w:rsid w:val="00A33404"/>
    <w:rsid w:val="00A55139"/>
    <w:rsid w:val="00A64D19"/>
    <w:rsid w:val="00A72EE8"/>
    <w:rsid w:val="00A82800"/>
    <w:rsid w:val="00A83457"/>
    <w:rsid w:val="00AC4F2F"/>
    <w:rsid w:val="00AD2E3A"/>
    <w:rsid w:val="00AF41DE"/>
    <w:rsid w:val="00B11172"/>
    <w:rsid w:val="00B14DBD"/>
    <w:rsid w:val="00B16993"/>
    <w:rsid w:val="00B24C4E"/>
    <w:rsid w:val="00B377DA"/>
    <w:rsid w:val="00B41C49"/>
    <w:rsid w:val="00B448FB"/>
    <w:rsid w:val="00B52153"/>
    <w:rsid w:val="00B55235"/>
    <w:rsid w:val="00B909DC"/>
    <w:rsid w:val="00B97369"/>
    <w:rsid w:val="00BA1514"/>
    <w:rsid w:val="00BD3C36"/>
    <w:rsid w:val="00BE2A65"/>
    <w:rsid w:val="00BF0130"/>
    <w:rsid w:val="00BF5F96"/>
    <w:rsid w:val="00C0013C"/>
    <w:rsid w:val="00C07583"/>
    <w:rsid w:val="00C11475"/>
    <w:rsid w:val="00C319D5"/>
    <w:rsid w:val="00C3623B"/>
    <w:rsid w:val="00C4057C"/>
    <w:rsid w:val="00C4213A"/>
    <w:rsid w:val="00C42EE6"/>
    <w:rsid w:val="00C4646B"/>
    <w:rsid w:val="00C633F3"/>
    <w:rsid w:val="00C66D24"/>
    <w:rsid w:val="00C672D9"/>
    <w:rsid w:val="00C67CDD"/>
    <w:rsid w:val="00C67EB5"/>
    <w:rsid w:val="00C742F6"/>
    <w:rsid w:val="00C91D88"/>
    <w:rsid w:val="00CA26E9"/>
    <w:rsid w:val="00CB1162"/>
    <w:rsid w:val="00CB5DCB"/>
    <w:rsid w:val="00CD2D19"/>
    <w:rsid w:val="00D00D2A"/>
    <w:rsid w:val="00D12970"/>
    <w:rsid w:val="00D37866"/>
    <w:rsid w:val="00D56B5F"/>
    <w:rsid w:val="00D57082"/>
    <w:rsid w:val="00D63C04"/>
    <w:rsid w:val="00D660E0"/>
    <w:rsid w:val="00D738C0"/>
    <w:rsid w:val="00D8248E"/>
    <w:rsid w:val="00D847C2"/>
    <w:rsid w:val="00D85FA0"/>
    <w:rsid w:val="00D96E8D"/>
    <w:rsid w:val="00D9796B"/>
    <w:rsid w:val="00DA3594"/>
    <w:rsid w:val="00DA77A9"/>
    <w:rsid w:val="00DB07CD"/>
    <w:rsid w:val="00DB2084"/>
    <w:rsid w:val="00DB798F"/>
    <w:rsid w:val="00DC10FE"/>
    <w:rsid w:val="00DC2AD4"/>
    <w:rsid w:val="00DC5397"/>
    <w:rsid w:val="00DD5B8A"/>
    <w:rsid w:val="00DE1CD6"/>
    <w:rsid w:val="00DF0CFA"/>
    <w:rsid w:val="00DF33EE"/>
    <w:rsid w:val="00DF43D5"/>
    <w:rsid w:val="00E0587B"/>
    <w:rsid w:val="00E06B12"/>
    <w:rsid w:val="00E20643"/>
    <w:rsid w:val="00E264F6"/>
    <w:rsid w:val="00E27D4D"/>
    <w:rsid w:val="00E3405D"/>
    <w:rsid w:val="00E4505C"/>
    <w:rsid w:val="00E459A6"/>
    <w:rsid w:val="00E55B08"/>
    <w:rsid w:val="00E57179"/>
    <w:rsid w:val="00E63718"/>
    <w:rsid w:val="00E7004F"/>
    <w:rsid w:val="00E74B83"/>
    <w:rsid w:val="00E815BB"/>
    <w:rsid w:val="00E92036"/>
    <w:rsid w:val="00EA1C64"/>
    <w:rsid w:val="00EA215F"/>
    <w:rsid w:val="00ED2CCE"/>
    <w:rsid w:val="00EE0D5E"/>
    <w:rsid w:val="00EE0D60"/>
    <w:rsid w:val="00F0212A"/>
    <w:rsid w:val="00F0395C"/>
    <w:rsid w:val="00F06A25"/>
    <w:rsid w:val="00F1182A"/>
    <w:rsid w:val="00F11F8F"/>
    <w:rsid w:val="00F35606"/>
    <w:rsid w:val="00F44064"/>
    <w:rsid w:val="00F65979"/>
    <w:rsid w:val="00F65F9D"/>
    <w:rsid w:val="00F75395"/>
    <w:rsid w:val="00F77286"/>
    <w:rsid w:val="00F77DF7"/>
    <w:rsid w:val="00F81BB9"/>
    <w:rsid w:val="00F95630"/>
    <w:rsid w:val="00F96E26"/>
    <w:rsid w:val="00F970F4"/>
    <w:rsid w:val="00FB25B6"/>
    <w:rsid w:val="00FC1BF1"/>
    <w:rsid w:val="00FC3DBC"/>
    <w:rsid w:val="00FF0DA6"/>
    <w:rsid w:val="00FF34B6"/>
    <w:rsid w:val="00FF4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76724-BE7B-47EC-929A-8717784D2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0</TotalTime>
  <Pages>25</Pages>
  <Words>15920</Words>
  <Characters>90747</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6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62</cp:revision>
  <dcterms:created xsi:type="dcterms:W3CDTF">2017-10-05T16:27:00Z</dcterms:created>
  <dcterms:modified xsi:type="dcterms:W3CDTF">2018-01-2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1M7rBzI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